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262255">
      <w:pPr>
        <w:jc w:val="both"/>
        <w:rPr>
          <w:b/>
          <w:bCs/>
        </w:rPr>
      </w:pPr>
    </w:p>
    <w:p w14:paraId="1AAF7873" w14:textId="58AC8FCB" w:rsidR="006B1C64" w:rsidRDefault="006B1C64" w:rsidP="00262255">
      <w:pPr>
        <w:jc w:val="both"/>
        <w:rPr>
          <w:b/>
          <w:bCs/>
        </w:rPr>
      </w:pPr>
    </w:p>
    <w:p w14:paraId="6F154B8A" w14:textId="77777777" w:rsidR="006B1C64" w:rsidRDefault="006B1C64" w:rsidP="00262255">
      <w:pPr>
        <w:jc w:val="both"/>
        <w:rPr>
          <w:b/>
          <w:bCs/>
        </w:rPr>
      </w:pPr>
    </w:p>
    <w:p w14:paraId="20394F60" w14:textId="1E75C06C" w:rsidR="008366FB" w:rsidRDefault="00C949EE" w:rsidP="00262255">
      <w:pPr>
        <w:jc w:val="both"/>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262255">
      <w:pPr>
        <w:jc w:val="both"/>
      </w:pPr>
      <w:r w:rsidRPr="008366FB">
        <w:t>Sommersemester 2021</w:t>
      </w:r>
    </w:p>
    <w:p w14:paraId="2088DAED" w14:textId="1B5D5DB1" w:rsidR="00055E97" w:rsidRPr="00E800C1" w:rsidRDefault="00055E97" w:rsidP="00262255">
      <w:pPr>
        <w:jc w:val="both"/>
        <w:rPr>
          <w:b/>
          <w:bCs/>
        </w:rPr>
      </w:pPr>
    </w:p>
    <w:p w14:paraId="67E0076C" w14:textId="5007E132" w:rsidR="00055E97" w:rsidRDefault="00055E97" w:rsidP="00262255">
      <w:pPr>
        <w:jc w:val="both"/>
        <w:rPr>
          <w:b/>
          <w:bCs/>
        </w:rPr>
      </w:pPr>
    </w:p>
    <w:p w14:paraId="59572051" w14:textId="77777777" w:rsidR="00765C17" w:rsidRPr="00E800C1" w:rsidRDefault="00765C17" w:rsidP="00262255">
      <w:pPr>
        <w:jc w:val="both"/>
        <w:rPr>
          <w:b/>
          <w:bCs/>
        </w:rPr>
      </w:pPr>
    </w:p>
    <w:p w14:paraId="714A4B57" w14:textId="77777777" w:rsidR="00055E97" w:rsidRPr="00E800C1" w:rsidRDefault="00055E97" w:rsidP="00262255">
      <w:pPr>
        <w:jc w:val="both"/>
        <w:rPr>
          <w:b/>
          <w:bCs/>
        </w:rPr>
      </w:pPr>
    </w:p>
    <w:p w14:paraId="5EAEB8A4" w14:textId="336D7BC6" w:rsidR="00055E97" w:rsidRPr="00E800C1" w:rsidRDefault="00C739E1" w:rsidP="00262255">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262255">
      <w:pPr>
        <w:jc w:val="both"/>
      </w:pPr>
    </w:p>
    <w:p w14:paraId="01FD3D27" w14:textId="77777777" w:rsidR="00765C17" w:rsidRDefault="00765C17" w:rsidP="00262255">
      <w:pPr>
        <w:jc w:val="both"/>
      </w:pPr>
    </w:p>
    <w:p w14:paraId="7A5ABE98" w14:textId="064EC8B4" w:rsidR="00055E97" w:rsidRDefault="00055E97" w:rsidP="00262255">
      <w:pPr>
        <w:jc w:val="both"/>
      </w:pPr>
    </w:p>
    <w:p w14:paraId="1776620E" w14:textId="6B1FBB3C" w:rsidR="00055E97" w:rsidRDefault="00055E97" w:rsidP="00262255">
      <w:pPr>
        <w:jc w:val="both"/>
      </w:pPr>
    </w:p>
    <w:p w14:paraId="3B5EE43C" w14:textId="77777777" w:rsidR="00765C17" w:rsidRPr="00055E97" w:rsidRDefault="00765C17" w:rsidP="00262255">
      <w:pPr>
        <w:jc w:val="both"/>
      </w:pPr>
    </w:p>
    <w:p w14:paraId="18DC00BD" w14:textId="1640CCFF" w:rsidR="00055E97" w:rsidRPr="00055E97" w:rsidRDefault="001234F6" w:rsidP="00262255">
      <w:pPr>
        <w:jc w:val="both"/>
      </w:pPr>
      <w:r>
        <w:t>Marie-Luise Lindner</w:t>
      </w:r>
    </w:p>
    <w:p w14:paraId="545B8922" w14:textId="52C693EC" w:rsidR="00650772" w:rsidRDefault="00055E97" w:rsidP="00262255">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262255">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262255">
      <w:pPr>
        <w:jc w:val="both"/>
      </w:pPr>
    </w:p>
    <w:p w14:paraId="0265525F" w14:textId="0415A563" w:rsidR="00055E97" w:rsidRDefault="00055E97" w:rsidP="00262255">
      <w:pPr>
        <w:jc w:val="both"/>
      </w:pPr>
    </w:p>
    <w:p w14:paraId="4D767426" w14:textId="77777777" w:rsidR="00055E97" w:rsidRPr="00055E97" w:rsidRDefault="00055E97" w:rsidP="00262255">
      <w:pPr>
        <w:jc w:val="both"/>
      </w:pPr>
    </w:p>
    <w:p w14:paraId="247CA276" w14:textId="5C715897" w:rsidR="00650772" w:rsidRPr="00055E97" w:rsidRDefault="00650772" w:rsidP="00262255">
      <w:pPr>
        <w:jc w:val="both"/>
      </w:pPr>
    </w:p>
    <w:p w14:paraId="537245C3" w14:textId="77777777" w:rsidR="00650772" w:rsidRDefault="00650772" w:rsidP="00262255">
      <w:pPr>
        <w:jc w:val="both"/>
        <w:sectPr w:rsidR="00650772" w:rsidSect="0002510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titlePg/>
          <w:docGrid w:linePitch="360"/>
        </w:sectPr>
      </w:pPr>
    </w:p>
    <w:bookmarkStart w:id="0" w:name="_Toc90412108"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262255">
          <w:pPr>
            <w:pStyle w:val="berschrift1"/>
            <w:numPr>
              <w:ilvl w:val="0"/>
              <w:numId w:val="0"/>
            </w:numPr>
            <w:jc w:val="both"/>
          </w:pPr>
          <w:r>
            <w:t>Inhaltsverzeichnis</w:t>
          </w:r>
          <w:bookmarkEnd w:id="0"/>
        </w:p>
        <w:p w14:paraId="124B9A5C" w14:textId="35E1A0E3" w:rsidR="00743CEC"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90412108" w:history="1">
            <w:r w:rsidR="00743CEC" w:rsidRPr="00FF3ADD">
              <w:rPr>
                <w:rStyle w:val="Hyperlink"/>
                <w:noProof/>
              </w:rPr>
              <w:t>Inhaltsverzeichnis</w:t>
            </w:r>
            <w:r w:rsidR="00743CEC">
              <w:rPr>
                <w:noProof/>
                <w:webHidden/>
              </w:rPr>
              <w:tab/>
            </w:r>
            <w:r w:rsidR="00743CEC">
              <w:rPr>
                <w:noProof/>
                <w:webHidden/>
              </w:rPr>
              <w:fldChar w:fldCharType="begin"/>
            </w:r>
            <w:r w:rsidR="00743CEC">
              <w:rPr>
                <w:noProof/>
                <w:webHidden/>
              </w:rPr>
              <w:instrText xml:space="preserve"> PAGEREF _Toc90412108 \h </w:instrText>
            </w:r>
            <w:r w:rsidR="00743CEC">
              <w:rPr>
                <w:noProof/>
                <w:webHidden/>
              </w:rPr>
            </w:r>
            <w:r w:rsidR="00743CEC">
              <w:rPr>
                <w:noProof/>
                <w:webHidden/>
              </w:rPr>
              <w:fldChar w:fldCharType="separate"/>
            </w:r>
            <w:r w:rsidR="00743CEC">
              <w:rPr>
                <w:noProof/>
                <w:webHidden/>
              </w:rPr>
              <w:t>II</w:t>
            </w:r>
            <w:r w:rsidR="00743CEC">
              <w:rPr>
                <w:noProof/>
                <w:webHidden/>
              </w:rPr>
              <w:fldChar w:fldCharType="end"/>
            </w:r>
          </w:hyperlink>
        </w:p>
        <w:p w14:paraId="796D6587" w14:textId="1F954E22" w:rsidR="00743CEC" w:rsidRDefault="0065600C">
          <w:pPr>
            <w:pStyle w:val="Verzeichnis1"/>
            <w:tabs>
              <w:tab w:val="left" w:pos="480"/>
              <w:tab w:val="right" w:leader="dot" w:pos="9062"/>
            </w:tabs>
            <w:rPr>
              <w:rFonts w:eastAsiaTheme="minorEastAsia" w:cstheme="minorBidi"/>
              <w:noProof/>
              <w:lang w:eastAsia="de-DE"/>
            </w:rPr>
          </w:pPr>
          <w:hyperlink w:anchor="_Toc90412109" w:history="1">
            <w:r w:rsidR="00743CEC" w:rsidRPr="00FF3ADD">
              <w:rPr>
                <w:rStyle w:val="Hyperlink"/>
                <w:noProof/>
              </w:rPr>
              <w:t>1.</w:t>
            </w:r>
            <w:r w:rsidR="00743CEC">
              <w:rPr>
                <w:rFonts w:eastAsiaTheme="minorEastAsia" w:cstheme="minorBidi"/>
                <w:noProof/>
                <w:lang w:eastAsia="de-DE"/>
              </w:rPr>
              <w:tab/>
            </w:r>
            <w:r w:rsidR="00743CEC" w:rsidRPr="00FF3ADD">
              <w:rPr>
                <w:rStyle w:val="Hyperlink"/>
                <w:noProof/>
              </w:rPr>
              <w:t>Einleitung</w:t>
            </w:r>
            <w:r w:rsidR="00743CEC">
              <w:rPr>
                <w:noProof/>
                <w:webHidden/>
              </w:rPr>
              <w:tab/>
            </w:r>
            <w:r w:rsidR="00743CEC">
              <w:rPr>
                <w:noProof/>
                <w:webHidden/>
              </w:rPr>
              <w:fldChar w:fldCharType="begin"/>
            </w:r>
            <w:r w:rsidR="00743CEC">
              <w:rPr>
                <w:noProof/>
                <w:webHidden/>
              </w:rPr>
              <w:instrText xml:space="preserve"> PAGEREF _Toc90412109 \h </w:instrText>
            </w:r>
            <w:r w:rsidR="00743CEC">
              <w:rPr>
                <w:noProof/>
                <w:webHidden/>
              </w:rPr>
            </w:r>
            <w:r w:rsidR="00743CEC">
              <w:rPr>
                <w:noProof/>
                <w:webHidden/>
              </w:rPr>
              <w:fldChar w:fldCharType="separate"/>
            </w:r>
            <w:r w:rsidR="00743CEC">
              <w:rPr>
                <w:noProof/>
                <w:webHidden/>
              </w:rPr>
              <w:t>1</w:t>
            </w:r>
            <w:r w:rsidR="00743CEC">
              <w:rPr>
                <w:noProof/>
                <w:webHidden/>
              </w:rPr>
              <w:fldChar w:fldCharType="end"/>
            </w:r>
          </w:hyperlink>
        </w:p>
        <w:p w14:paraId="74DCEF64" w14:textId="5F2C7ECF" w:rsidR="00743CEC" w:rsidRDefault="0065600C">
          <w:pPr>
            <w:pStyle w:val="Verzeichnis2"/>
            <w:tabs>
              <w:tab w:val="left" w:pos="880"/>
              <w:tab w:val="right" w:leader="dot" w:pos="9062"/>
            </w:tabs>
            <w:rPr>
              <w:rFonts w:eastAsiaTheme="minorEastAsia" w:cstheme="minorBidi"/>
              <w:noProof/>
              <w:lang w:eastAsia="de-DE"/>
            </w:rPr>
          </w:pPr>
          <w:hyperlink w:anchor="_Toc90412110" w:history="1">
            <w:r w:rsidR="00743CEC" w:rsidRPr="00FF3ADD">
              <w:rPr>
                <w:rStyle w:val="Hyperlink"/>
                <w:noProof/>
              </w:rPr>
              <w:t>1.1</w:t>
            </w:r>
            <w:r w:rsidR="00743CEC">
              <w:rPr>
                <w:rFonts w:eastAsiaTheme="minorEastAsia" w:cstheme="minorBidi"/>
                <w:noProof/>
                <w:lang w:eastAsia="de-DE"/>
              </w:rPr>
              <w:tab/>
            </w:r>
            <w:r w:rsidR="00743CEC" w:rsidRPr="00FF3ADD">
              <w:rPr>
                <w:rStyle w:val="Hyperlink"/>
                <w:noProof/>
              </w:rPr>
              <w:t>Anwendungshintergrund</w:t>
            </w:r>
            <w:r w:rsidR="00743CEC">
              <w:rPr>
                <w:noProof/>
                <w:webHidden/>
              </w:rPr>
              <w:tab/>
            </w:r>
            <w:r w:rsidR="00743CEC">
              <w:rPr>
                <w:noProof/>
                <w:webHidden/>
              </w:rPr>
              <w:fldChar w:fldCharType="begin"/>
            </w:r>
            <w:r w:rsidR="00743CEC">
              <w:rPr>
                <w:noProof/>
                <w:webHidden/>
              </w:rPr>
              <w:instrText xml:space="preserve"> PAGEREF _Toc90412110 \h </w:instrText>
            </w:r>
            <w:r w:rsidR="00743CEC">
              <w:rPr>
                <w:noProof/>
                <w:webHidden/>
              </w:rPr>
            </w:r>
            <w:r w:rsidR="00743CEC">
              <w:rPr>
                <w:noProof/>
                <w:webHidden/>
              </w:rPr>
              <w:fldChar w:fldCharType="separate"/>
            </w:r>
            <w:r w:rsidR="00743CEC">
              <w:rPr>
                <w:noProof/>
                <w:webHidden/>
              </w:rPr>
              <w:t>1</w:t>
            </w:r>
            <w:r w:rsidR="00743CEC">
              <w:rPr>
                <w:noProof/>
                <w:webHidden/>
              </w:rPr>
              <w:fldChar w:fldCharType="end"/>
            </w:r>
          </w:hyperlink>
        </w:p>
        <w:p w14:paraId="5AD8B933" w14:textId="7D57748F" w:rsidR="00743CEC" w:rsidRDefault="0065600C">
          <w:pPr>
            <w:pStyle w:val="Verzeichnis2"/>
            <w:tabs>
              <w:tab w:val="left" w:pos="880"/>
              <w:tab w:val="right" w:leader="dot" w:pos="9062"/>
            </w:tabs>
            <w:rPr>
              <w:rFonts w:eastAsiaTheme="minorEastAsia" w:cstheme="minorBidi"/>
              <w:noProof/>
              <w:lang w:eastAsia="de-DE"/>
            </w:rPr>
          </w:pPr>
          <w:hyperlink w:anchor="_Toc90412111" w:history="1">
            <w:r w:rsidR="00743CEC" w:rsidRPr="00FF3ADD">
              <w:rPr>
                <w:rStyle w:val="Hyperlink"/>
                <w:noProof/>
              </w:rPr>
              <w:t>1.2</w:t>
            </w:r>
            <w:r w:rsidR="00743CEC">
              <w:rPr>
                <w:rFonts w:eastAsiaTheme="minorEastAsia" w:cstheme="minorBidi"/>
                <w:noProof/>
                <w:lang w:eastAsia="de-DE"/>
              </w:rPr>
              <w:tab/>
            </w:r>
            <w:r w:rsidR="00743CEC" w:rsidRPr="00FF3ADD">
              <w:rPr>
                <w:rStyle w:val="Hyperlink"/>
                <w:noProof/>
              </w:rPr>
              <w:t>Zielgruppen</w:t>
            </w:r>
            <w:r w:rsidR="00743CEC">
              <w:rPr>
                <w:noProof/>
                <w:webHidden/>
              </w:rPr>
              <w:tab/>
            </w:r>
            <w:r w:rsidR="00743CEC">
              <w:rPr>
                <w:noProof/>
                <w:webHidden/>
              </w:rPr>
              <w:fldChar w:fldCharType="begin"/>
            </w:r>
            <w:r w:rsidR="00743CEC">
              <w:rPr>
                <w:noProof/>
                <w:webHidden/>
              </w:rPr>
              <w:instrText xml:space="preserve"> PAGEREF _Toc90412111 \h </w:instrText>
            </w:r>
            <w:r w:rsidR="00743CEC">
              <w:rPr>
                <w:noProof/>
                <w:webHidden/>
              </w:rPr>
            </w:r>
            <w:r w:rsidR="00743CEC">
              <w:rPr>
                <w:noProof/>
                <w:webHidden/>
              </w:rPr>
              <w:fldChar w:fldCharType="separate"/>
            </w:r>
            <w:r w:rsidR="00743CEC">
              <w:rPr>
                <w:noProof/>
                <w:webHidden/>
              </w:rPr>
              <w:t>3</w:t>
            </w:r>
            <w:r w:rsidR="00743CEC">
              <w:rPr>
                <w:noProof/>
                <w:webHidden/>
              </w:rPr>
              <w:fldChar w:fldCharType="end"/>
            </w:r>
          </w:hyperlink>
        </w:p>
        <w:p w14:paraId="4745CCB1" w14:textId="36EC1997" w:rsidR="00743CEC" w:rsidRDefault="0065600C">
          <w:pPr>
            <w:pStyle w:val="Verzeichnis2"/>
            <w:tabs>
              <w:tab w:val="left" w:pos="880"/>
              <w:tab w:val="right" w:leader="dot" w:pos="9062"/>
            </w:tabs>
            <w:rPr>
              <w:rFonts w:eastAsiaTheme="minorEastAsia" w:cstheme="minorBidi"/>
              <w:noProof/>
              <w:lang w:eastAsia="de-DE"/>
            </w:rPr>
          </w:pPr>
          <w:hyperlink w:anchor="_Toc90412112" w:history="1">
            <w:r w:rsidR="00743CEC" w:rsidRPr="00FF3ADD">
              <w:rPr>
                <w:rStyle w:val="Hyperlink"/>
                <w:noProof/>
              </w:rPr>
              <w:t>1.3</w:t>
            </w:r>
            <w:r w:rsidR="00743CEC">
              <w:rPr>
                <w:rFonts w:eastAsiaTheme="minorEastAsia" w:cstheme="minorBidi"/>
                <w:noProof/>
                <w:lang w:eastAsia="de-DE"/>
              </w:rPr>
              <w:tab/>
            </w:r>
            <w:r w:rsidR="00743CEC" w:rsidRPr="00FF3ADD">
              <w:rPr>
                <w:rStyle w:val="Hyperlink"/>
                <w:noProof/>
              </w:rPr>
              <w:t>Überblick und Beiträge</w:t>
            </w:r>
            <w:r w:rsidR="00743CEC">
              <w:rPr>
                <w:noProof/>
                <w:webHidden/>
              </w:rPr>
              <w:tab/>
            </w:r>
            <w:r w:rsidR="00743CEC">
              <w:rPr>
                <w:noProof/>
                <w:webHidden/>
              </w:rPr>
              <w:fldChar w:fldCharType="begin"/>
            </w:r>
            <w:r w:rsidR="00743CEC">
              <w:rPr>
                <w:noProof/>
                <w:webHidden/>
              </w:rPr>
              <w:instrText xml:space="preserve"> PAGEREF _Toc90412112 \h </w:instrText>
            </w:r>
            <w:r w:rsidR="00743CEC">
              <w:rPr>
                <w:noProof/>
                <w:webHidden/>
              </w:rPr>
            </w:r>
            <w:r w:rsidR="00743CEC">
              <w:rPr>
                <w:noProof/>
                <w:webHidden/>
              </w:rPr>
              <w:fldChar w:fldCharType="separate"/>
            </w:r>
            <w:r w:rsidR="00743CEC">
              <w:rPr>
                <w:noProof/>
                <w:webHidden/>
              </w:rPr>
              <w:t>4</w:t>
            </w:r>
            <w:r w:rsidR="00743CEC">
              <w:rPr>
                <w:noProof/>
                <w:webHidden/>
              </w:rPr>
              <w:fldChar w:fldCharType="end"/>
            </w:r>
          </w:hyperlink>
        </w:p>
        <w:p w14:paraId="5BCA831B" w14:textId="6CF9B7F7" w:rsidR="00743CEC" w:rsidRDefault="0065600C">
          <w:pPr>
            <w:pStyle w:val="Verzeichnis1"/>
            <w:tabs>
              <w:tab w:val="left" w:pos="480"/>
              <w:tab w:val="right" w:leader="dot" w:pos="9062"/>
            </w:tabs>
            <w:rPr>
              <w:rFonts w:eastAsiaTheme="minorEastAsia" w:cstheme="minorBidi"/>
              <w:noProof/>
              <w:lang w:eastAsia="de-DE"/>
            </w:rPr>
          </w:pPr>
          <w:hyperlink w:anchor="_Toc90412113" w:history="1">
            <w:r w:rsidR="00743CEC" w:rsidRPr="00FF3ADD">
              <w:rPr>
                <w:rStyle w:val="Hyperlink"/>
                <w:noProof/>
              </w:rPr>
              <w:t>2.</w:t>
            </w:r>
            <w:r w:rsidR="00743CEC">
              <w:rPr>
                <w:rFonts w:eastAsiaTheme="minorEastAsia" w:cstheme="minorBidi"/>
                <w:noProof/>
                <w:lang w:eastAsia="de-DE"/>
              </w:rPr>
              <w:tab/>
            </w:r>
            <w:r w:rsidR="00743CEC" w:rsidRPr="00FF3ADD">
              <w:rPr>
                <w:rStyle w:val="Hyperlink"/>
                <w:noProof/>
              </w:rPr>
              <w:t>Daten</w:t>
            </w:r>
            <w:r w:rsidR="00743CEC">
              <w:rPr>
                <w:noProof/>
                <w:webHidden/>
              </w:rPr>
              <w:tab/>
            </w:r>
            <w:r w:rsidR="00743CEC">
              <w:rPr>
                <w:noProof/>
                <w:webHidden/>
              </w:rPr>
              <w:fldChar w:fldCharType="begin"/>
            </w:r>
            <w:r w:rsidR="00743CEC">
              <w:rPr>
                <w:noProof/>
                <w:webHidden/>
              </w:rPr>
              <w:instrText xml:space="preserve"> PAGEREF _Toc90412113 \h </w:instrText>
            </w:r>
            <w:r w:rsidR="00743CEC">
              <w:rPr>
                <w:noProof/>
                <w:webHidden/>
              </w:rPr>
            </w:r>
            <w:r w:rsidR="00743CEC">
              <w:rPr>
                <w:noProof/>
                <w:webHidden/>
              </w:rPr>
              <w:fldChar w:fldCharType="separate"/>
            </w:r>
            <w:r w:rsidR="00743CEC">
              <w:rPr>
                <w:noProof/>
                <w:webHidden/>
              </w:rPr>
              <w:t>5</w:t>
            </w:r>
            <w:r w:rsidR="00743CEC">
              <w:rPr>
                <w:noProof/>
                <w:webHidden/>
              </w:rPr>
              <w:fldChar w:fldCharType="end"/>
            </w:r>
          </w:hyperlink>
        </w:p>
        <w:p w14:paraId="031496BA" w14:textId="22CAC871" w:rsidR="00743CEC" w:rsidRDefault="0065600C">
          <w:pPr>
            <w:pStyle w:val="Verzeichnis2"/>
            <w:tabs>
              <w:tab w:val="left" w:pos="880"/>
              <w:tab w:val="right" w:leader="dot" w:pos="9062"/>
            </w:tabs>
            <w:rPr>
              <w:rFonts w:eastAsiaTheme="minorEastAsia" w:cstheme="minorBidi"/>
              <w:noProof/>
              <w:lang w:eastAsia="de-DE"/>
            </w:rPr>
          </w:pPr>
          <w:hyperlink w:anchor="_Toc90412114" w:history="1">
            <w:r w:rsidR="00743CEC" w:rsidRPr="00FF3ADD">
              <w:rPr>
                <w:rStyle w:val="Hyperlink"/>
                <w:noProof/>
              </w:rPr>
              <w:t>2.1</w:t>
            </w:r>
            <w:r w:rsidR="00743CEC">
              <w:rPr>
                <w:rFonts w:eastAsiaTheme="minorEastAsia" w:cstheme="minorBidi"/>
                <w:noProof/>
                <w:lang w:eastAsia="de-DE"/>
              </w:rPr>
              <w:tab/>
            </w:r>
            <w:r w:rsidR="00743CEC" w:rsidRPr="00FF3ADD">
              <w:rPr>
                <w:rStyle w:val="Hyperlink"/>
                <w:noProof/>
              </w:rPr>
              <w:t>Technische Breitstellung der Daten</w:t>
            </w:r>
            <w:r w:rsidR="00743CEC">
              <w:rPr>
                <w:noProof/>
                <w:webHidden/>
              </w:rPr>
              <w:tab/>
            </w:r>
            <w:r w:rsidR="00743CEC">
              <w:rPr>
                <w:noProof/>
                <w:webHidden/>
              </w:rPr>
              <w:fldChar w:fldCharType="begin"/>
            </w:r>
            <w:r w:rsidR="00743CEC">
              <w:rPr>
                <w:noProof/>
                <w:webHidden/>
              </w:rPr>
              <w:instrText xml:space="preserve"> PAGEREF _Toc90412114 \h </w:instrText>
            </w:r>
            <w:r w:rsidR="00743CEC">
              <w:rPr>
                <w:noProof/>
                <w:webHidden/>
              </w:rPr>
            </w:r>
            <w:r w:rsidR="00743CEC">
              <w:rPr>
                <w:noProof/>
                <w:webHidden/>
              </w:rPr>
              <w:fldChar w:fldCharType="separate"/>
            </w:r>
            <w:r w:rsidR="00743CEC">
              <w:rPr>
                <w:noProof/>
                <w:webHidden/>
              </w:rPr>
              <w:t>6</w:t>
            </w:r>
            <w:r w:rsidR="00743CEC">
              <w:rPr>
                <w:noProof/>
                <w:webHidden/>
              </w:rPr>
              <w:fldChar w:fldCharType="end"/>
            </w:r>
          </w:hyperlink>
        </w:p>
        <w:p w14:paraId="47E710F9" w14:textId="72B958FC" w:rsidR="00743CEC" w:rsidRDefault="0065600C">
          <w:pPr>
            <w:pStyle w:val="Verzeichnis2"/>
            <w:tabs>
              <w:tab w:val="left" w:pos="880"/>
              <w:tab w:val="right" w:leader="dot" w:pos="9062"/>
            </w:tabs>
            <w:rPr>
              <w:rFonts w:eastAsiaTheme="minorEastAsia" w:cstheme="minorBidi"/>
              <w:noProof/>
              <w:lang w:eastAsia="de-DE"/>
            </w:rPr>
          </w:pPr>
          <w:hyperlink w:anchor="_Toc90412115" w:history="1">
            <w:r w:rsidR="00743CEC" w:rsidRPr="00FF3ADD">
              <w:rPr>
                <w:rStyle w:val="Hyperlink"/>
                <w:noProof/>
              </w:rPr>
              <w:t>2.2</w:t>
            </w:r>
            <w:r w:rsidR="00743CEC">
              <w:rPr>
                <w:rFonts w:eastAsiaTheme="minorEastAsia" w:cstheme="minorBidi"/>
                <w:noProof/>
                <w:lang w:eastAsia="de-DE"/>
              </w:rPr>
              <w:tab/>
            </w:r>
            <w:r w:rsidR="00743CEC" w:rsidRPr="00FF3ADD">
              <w:rPr>
                <w:rStyle w:val="Hyperlink"/>
                <w:noProof/>
              </w:rPr>
              <w:t>Datenvorverarbeitung</w:t>
            </w:r>
            <w:r w:rsidR="00743CEC">
              <w:rPr>
                <w:noProof/>
                <w:webHidden/>
              </w:rPr>
              <w:tab/>
            </w:r>
            <w:r w:rsidR="00743CEC">
              <w:rPr>
                <w:noProof/>
                <w:webHidden/>
              </w:rPr>
              <w:fldChar w:fldCharType="begin"/>
            </w:r>
            <w:r w:rsidR="00743CEC">
              <w:rPr>
                <w:noProof/>
                <w:webHidden/>
              </w:rPr>
              <w:instrText xml:space="preserve"> PAGEREF _Toc90412115 \h </w:instrText>
            </w:r>
            <w:r w:rsidR="00743CEC">
              <w:rPr>
                <w:noProof/>
                <w:webHidden/>
              </w:rPr>
            </w:r>
            <w:r w:rsidR="00743CEC">
              <w:rPr>
                <w:noProof/>
                <w:webHidden/>
              </w:rPr>
              <w:fldChar w:fldCharType="separate"/>
            </w:r>
            <w:r w:rsidR="00743CEC">
              <w:rPr>
                <w:noProof/>
                <w:webHidden/>
              </w:rPr>
              <w:t>6</w:t>
            </w:r>
            <w:r w:rsidR="00743CEC">
              <w:rPr>
                <w:noProof/>
                <w:webHidden/>
              </w:rPr>
              <w:fldChar w:fldCharType="end"/>
            </w:r>
          </w:hyperlink>
        </w:p>
        <w:p w14:paraId="0682EB2B" w14:textId="07EECFE4" w:rsidR="00743CEC" w:rsidRDefault="0065600C">
          <w:pPr>
            <w:pStyle w:val="Verzeichnis1"/>
            <w:tabs>
              <w:tab w:val="left" w:pos="480"/>
              <w:tab w:val="right" w:leader="dot" w:pos="9062"/>
            </w:tabs>
            <w:rPr>
              <w:rFonts w:eastAsiaTheme="minorEastAsia" w:cstheme="minorBidi"/>
              <w:noProof/>
              <w:lang w:eastAsia="de-DE"/>
            </w:rPr>
          </w:pPr>
          <w:hyperlink w:anchor="_Toc90412116" w:history="1">
            <w:r w:rsidR="00743CEC" w:rsidRPr="00FF3ADD">
              <w:rPr>
                <w:rStyle w:val="Hyperlink"/>
                <w:noProof/>
              </w:rPr>
              <w:t>3.</w:t>
            </w:r>
            <w:r w:rsidR="00743CEC">
              <w:rPr>
                <w:rFonts w:eastAsiaTheme="minorEastAsia" w:cstheme="minorBidi"/>
                <w:noProof/>
                <w:lang w:eastAsia="de-DE"/>
              </w:rPr>
              <w:tab/>
            </w:r>
            <w:r w:rsidR="00743CEC" w:rsidRPr="00FF3ADD">
              <w:rPr>
                <w:rStyle w:val="Hyperlink"/>
                <w:noProof/>
              </w:rPr>
              <w:t>Visualisierungen</w:t>
            </w:r>
            <w:r w:rsidR="00743CEC">
              <w:rPr>
                <w:noProof/>
                <w:webHidden/>
              </w:rPr>
              <w:tab/>
            </w:r>
            <w:r w:rsidR="00743CEC">
              <w:rPr>
                <w:noProof/>
                <w:webHidden/>
              </w:rPr>
              <w:fldChar w:fldCharType="begin"/>
            </w:r>
            <w:r w:rsidR="00743CEC">
              <w:rPr>
                <w:noProof/>
                <w:webHidden/>
              </w:rPr>
              <w:instrText xml:space="preserve"> PAGEREF _Toc90412116 \h </w:instrText>
            </w:r>
            <w:r w:rsidR="00743CEC">
              <w:rPr>
                <w:noProof/>
                <w:webHidden/>
              </w:rPr>
            </w:r>
            <w:r w:rsidR="00743CEC">
              <w:rPr>
                <w:noProof/>
                <w:webHidden/>
              </w:rPr>
              <w:fldChar w:fldCharType="separate"/>
            </w:r>
            <w:r w:rsidR="00743CEC">
              <w:rPr>
                <w:noProof/>
                <w:webHidden/>
              </w:rPr>
              <w:t>8</w:t>
            </w:r>
            <w:r w:rsidR="00743CEC">
              <w:rPr>
                <w:noProof/>
                <w:webHidden/>
              </w:rPr>
              <w:fldChar w:fldCharType="end"/>
            </w:r>
          </w:hyperlink>
        </w:p>
        <w:p w14:paraId="67847868" w14:textId="79F6802C" w:rsidR="00743CEC" w:rsidRDefault="0065600C">
          <w:pPr>
            <w:pStyle w:val="Verzeichnis2"/>
            <w:tabs>
              <w:tab w:val="left" w:pos="880"/>
              <w:tab w:val="right" w:leader="dot" w:pos="9062"/>
            </w:tabs>
            <w:rPr>
              <w:rFonts w:eastAsiaTheme="minorEastAsia" w:cstheme="minorBidi"/>
              <w:noProof/>
              <w:lang w:eastAsia="de-DE"/>
            </w:rPr>
          </w:pPr>
          <w:hyperlink w:anchor="_Toc90412117" w:history="1">
            <w:r w:rsidR="00743CEC" w:rsidRPr="00FF3ADD">
              <w:rPr>
                <w:rStyle w:val="Hyperlink"/>
                <w:noProof/>
              </w:rPr>
              <w:t>3.1</w:t>
            </w:r>
            <w:r w:rsidR="00743CEC">
              <w:rPr>
                <w:rFonts w:eastAsiaTheme="minorEastAsia" w:cstheme="minorBidi"/>
                <w:noProof/>
                <w:lang w:eastAsia="de-DE"/>
              </w:rPr>
              <w:tab/>
            </w:r>
            <w:r w:rsidR="00743CEC" w:rsidRPr="00FF3ADD">
              <w:rPr>
                <w:rStyle w:val="Hyperlink"/>
                <w:noProof/>
              </w:rPr>
              <w:t>Analyse der Anwendungsaufgaben</w:t>
            </w:r>
            <w:r w:rsidR="00743CEC">
              <w:rPr>
                <w:noProof/>
                <w:webHidden/>
              </w:rPr>
              <w:tab/>
            </w:r>
            <w:r w:rsidR="00743CEC">
              <w:rPr>
                <w:noProof/>
                <w:webHidden/>
              </w:rPr>
              <w:fldChar w:fldCharType="begin"/>
            </w:r>
            <w:r w:rsidR="00743CEC">
              <w:rPr>
                <w:noProof/>
                <w:webHidden/>
              </w:rPr>
              <w:instrText xml:space="preserve"> PAGEREF _Toc90412117 \h </w:instrText>
            </w:r>
            <w:r w:rsidR="00743CEC">
              <w:rPr>
                <w:noProof/>
                <w:webHidden/>
              </w:rPr>
            </w:r>
            <w:r w:rsidR="00743CEC">
              <w:rPr>
                <w:noProof/>
                <w:webHidden/>
              </w:rPr>
              <w:fldChar w:fldCharType="separate"/>
            </w:r>
            <w:r w:rsidR="00743CEC">
              <w:rPr>
                <w:noProof/>
                <w:webHidden/>
              </w:rPr>
              <w:t>8</w:t>
            </w:r>
            <w:r w:rsidR="00743CEC">
              <w:rPr>
                <w:noProof/>
                <w:webHidden/>
              </w:rPr>
              <w:fldChar w:fldCharType="end"/>
            </w:r>
          </w:hyperlink>
        </w:p>
        <w:p w14:paraId="600C18ED" w14:textId="4C3856CB" w:rsidR="00743CEC" w:rsidRDefault="0065600C">
          <w:pPr>
            <w:pStyle w:val="Verzeichnis2"/>
            <w:tabs>
              <w:tab w:val="left" w:pos="880"/>
              <w:tab w:val="right" w:leader="dot" w:pos="9062"/>
            </w:tabs>
            <w:rPr>
              <w:rFonts w:eastAsiaTheme="minorEastAsia" w:cstheme="minorBidi"/>
              <w:noProof/>
              <w:lang w:eastAsia="de-DE"/>
            </w:rPr>
          </w:pPr>
          <w:hyperlink w:anchor="_Toc90412118" w:history="1">
            <w:r w:rsidR="00743CEC" w:rsidRPr="00FF3ADD">
              <w:rPr>
                <w:rStyle w:val="Hyperlink"/>
                <w:noProof/>
              </w:rPr>
              <w:t>3.2</w:t>
            </w:r>
            <w:r w:rsidR="00743CEC">
              <w:rPr>
                <w:rFonts w:eastAsiaTheme="minorEastAsia" w:cstheme="minorBidi"/>
                <w:noProof/>
                <w:lang w:eastAsia="de-DE"/>
              </w:rPr>
              <w:tab/>
            </w:r>
            <w:r w:rsidR="00743CEC" w:rsidRPr="00FF3ADD">
              <w:rPr>
                <w:rStyle w:val="Hyperlink"/>
                <w:noProof/>
              </w:rPr>
              <w:t>Anforderungen an die Visualisierungen</w:t>
            </w:r>
            <w:r w:rsidR="00743CEC">
              <w:rPr>
                <w:noProof/>
                <w:webHidden/>
              </w:rPr>
              <w:tab/>
            </w:r>
            <w:r w:rsidR="00743CEC">
              <w:rPr>
                <w:noProof/>
                <w:webHidden/>
              </w:rPr>
              <w:fldChar w:fldCharType="begin"/>
            </w:r>
            <w:r w:rsidR="00743CEC">
              <w:rPr>
                <w:noProof/>
                <w:webHidden/>
              </w:rPr>
              <w:instrText xml:space="preserve"> PAGEREF _Toc90412118 \h </w:instrText>
            </w:r>
            <w:r w:rsidR="00743CEC">
              <w:rPr>
                <w:noProof/>
                <w:webHidden/>
              </w:rPr>
            </w:r>
            <w:r w:rsidR="00743CEC">
              <w:rPr>
                <w:noProof/>
                <w:webHidden/>
              </w:rPr>
              <w:fldChar w:fldCharType="separate"/>
            </w:r>
            <w:r w:rsidR="00743CEC">
              <w:rPr>
                <w:noProof/>
                <w:webHidden/>
              </w:rPr>
              <w:t>9</w:t>
            </w:r>
            <w:r w:rsidR="00743CEC">
              <w:rPr>
                <w:noProof/>
                <w:webHidden/>
              </w:rPr>
              <w:fldChar w:fldCharType="end"/>
            </w:r>
          </w:hyperlink>
        </w:p>
        <w:p w14:paraId="4B25328F" w14:textId="586F72F3" w:rsidR="00743CEC" w:rsidRDefault="0065600C">
          <w:pPr>
            <w:pStyle w:val="Verzeichnis2"/>
            <w:tabs>
              <w:tab w:val="left" w:pos="880"/>
              <w:tab w:val="right" w:leader="dot" w:pos="9062"/>
            </w:tabs>
            <w:rPr>
              <w:rFonts w:eastAsiaTheme="minorEastAsia" w:cstheme="minorBidi"/>
              <w:noProof/>
              <w:lang w:eastAsia="de-DE"/>
            </w:rPr>
          </w:pPr>
          <w:hyperlink w:anchor="_Toc90412119" w:history="1">
            <w:r w:rsidR="00743CEC" w:rsidRPr="00FF3ADD">
              <w:rPr>
                <w:rStyle w:val="Hyperlink"/>
                <w:noProof/>
              </w:rPr>
              <w:t>3.3</w:t>
            </w:r>
            <w:r w:rsidR="00743CEC">
              <w:rPr>
                <w:rFonts w:eastAsiaTheme="minorEastAsia" w:cstheme="minorBidi"/>
                <w:noProof/>
                <w:lang w:eastAsia="de-DE"/>
              </w:rPr>
              <w:tab/>
            </w:r>
            <w:r w:rsidR="00743CEC" w:rsidRPr="00FF3ADD">
              <w:rPr>
                <w:rStyle w:val="Hyperlink"/>
                <w:noProof/>
              </w:rPr>
              <w:t>Präsentation der Visualisierung</w:t>
            </w:r>
            <w:r w:rsidR="00743CEC">
              <w:rPr>
                <w:noProof/>
                <w:webHidden/>
              </w:rPr>
              <w:tab/>
            </w:r>
            <w:r w:rsidR="00743CEC">
              <w:rPr>
                <w:noProof/>
                <w:webHidden/>
              </w:rPr>
              <w:fldChar w:fldCharType="begin"/>
            </w:r>
            <w:r w:rsidR="00743CEC">
              <w:rPr>
                <w:noProof/>
                <w:webHidden/>
              </w:rPr>
              <w:instrText xml:space="preserve"> PAGEREF _Toc90412119 \h </w:instrText>
            </w:r>
            <w:r w:rsidR="00743CEC">
              <w:rPr>
                <w:noProof/>
                <w:webHidden/>
              </w:rPr>
            </w:r>
            <w:r w:rsidR="00743CEC">
              <w:rPr>
                <w:noProof/>
                <w:webHidden/>
              </w:rPr>
              <w:fldChar w:fldCharType="separate"/>
            </w:r>
            <w:r w:rsidR="00743CEC">
              <w:rPr>
                <w:noProof/>
                <w:webHidden/>
              </w:rPr>
              <w:t>10</w:t>
            </w:r>
            <w:r w:rsidR="00743CEC">
              <w:rPr>
                <w:noProof/>
                <w:webHidden/>
              </w:rPr>
              <w:fldChar w:fldCharType="end"/>
            </w:r>
          </w:hyperlink>
        </w:p>
        <w:p w14:paraId="6D117874" w14:textId="3149733F" w:rsidR="00743CEC" w:rsidRDefault="0065600C">
          <w:pPr>
            <w:pStyle w:val="Verzeichnis3"/>
            <w:tabs>
              <w:tab w:val="left" w:pos="1320"/>
              <w:tab w:val="right" w:leader="dot" w:pos="9062"/>
            </w:tabs>
            <w:rPr>
              <w:rFonts w:eastAsiaTheme="minorEastAsia" w:cstheme="minorBidi"/>
              <w:noProof/>
              <w:lang w:eastAsia="de-DE"/>
            </w:rPr>
          </w:pPr>
          <w:hyperlink w:anchor="_Toc90412120" w:history="1">
            <w:r w:rsidR="00743CEC" w:rsidRPr="00FF3ADD">
              <w:rPr>
                <w:rStyle w:val="Hyperlink"/>
                <w:noProof/>
              </w:rPr>
              <w:t>3.3.1</w:t>
            </w:r>
            <w:r w:rsidR="00743CEC">
              <w:rPr>
                <w:rFonts w:eastAsiaTheme="minorEastAsia" w:cstheme="minorBidi"/>
                <w:noProof/>
                <w:lang w:eastAsia="de-DE"/>
              </w:rPr>
              <w:tab/>
            </w:r>
            <w:r w:rsidR="00743CEC" w:rsidRPr="00FF3ADD">
              <w:rPr>
                <w:rStyle w:val="Hyperlink"/>
                <w:noProof/>
              </w:rPr>
              <w:t>Visualisierung Eins</w:t>
            </w:r>
            <w:r w:rsidR="00743CEC">
              <w:rPr>
                <w:noProof/>
                <w:webHidden/>
              </w:rPr>
              <w:tab/>
            </w:r>
            <w:r w:rsidR="00743CEC">
              <w:rPr>
                <w:noProof/>
                <w:webHidden/>
              </w:rPr>
              <w:fldChar w:fldCharType="begin"/>
            </w:r>
            <w:r w:rsidR="00743CEC">
              <w:rPr>
                <w:noProof/>
                <w:webHidden/>
              </w:rPr>
              <w:instrText xml:space="preserve"> PAGEREF _Toc90412120 \h </w:instrText>
            </w:r>
            <w:r w:rsidR="00743CEC">
              <w:rPr>
                <w:noProof/>
                <w:webHidden/>
              </w:rPr>
            </w:r>
            <w:r w:rsidR="00743CEC">
              <w:rPr>
                <w:noProof/>
                <w:webHidden/>
              </w:rPr>
              <w:fldChar w:fldCharType="separate"/>
            </w:r>
            <w:r w:rsidR="00743CEC">
              <w:rPr>
                <w:noProof/>
                <w:webHidden/>
              </w:rPr>
              <w:t>10</w:t>
            </w:r>
            <w:r w:rsidR="00743CEC">
              <w:rPr>
                <w:noProof/>
                <w:webHidden/>
              </w:rPr>
              <w:fldChar w:fldCharType="end"/>
            </w:r>
          </w:hyperlink>
        </w:p>
        <w:p w14:paraId="5246F88B" w14:textId="0229991A" w:rsidR="00743CEC" w:rsidRDefault="0065600C">
          <w:pPr>
            <w:pStyle w:val="Verzeichnis3"/>
            <w:tabs>
              <w:tab w:val="left" w:pos="1320"/>
              <w:tab w:val="right" w:leader="dot" w:pos="9062"/>
            </w:tabs>
            <w:rPr>
              <w:rFonts w:eastAsiaTheme="minorEastAsia" w:cstheme="minorBidi"/>
              <w:noProof/>
              <w:lang w:eastAsia="de-DE"/>
            </w:rPr>
          </w:pPr>
          <w:hyperlink w:anchor="_Toc90412121" w:history="1">
            <w:r w:rsidR="00743CEC" w:rsidRPr="00FF3ADD">
              <w:rPr>
                <w:rStyle w:val="Hyperlink"/>
                <w:noProof/>
              </w:rPr>
              <w:t>3.3.2</w:t>
            </w:r>
            <w:r w:rsidR="00743CEC">
              <w:rPr>
                <w:rFonts w:eastAsiaTheme="minorEastAsia" w:cstheme="minorBidi"/>
                <w:noProof/>
                <w:lang w:eastAsia="de-DE"/>
              </w:rPr>
              <w:tab/>
            </w:r>
            <w:r w:rsidR="00743CEC" w:rsidRPr="00FF3ADD">
              <w:rPr>
                <w:rStyle w:val="Hyperlink"/>
                <w:noProof/>
              </w:rPr>
              <w:t>Visualisierung Zwei</w:t>
            </w:r>
            <w:r w:rsidR="00743CEC">
              <w:rPr>
                <w:noProof/>
                <w:webHidden/>
              </w:rPr>
              <w:tab/>
            </w:r>
            <w:r w:rsidR="00743CEC">
              <w:rPr>
                <w:noProof/>
                <w:webHidden/>
              </w:rPr>
              <w:fldChar w:fldCharType="begin"/>
            </w:r>
            <w:r w:rsidR="00743CEC">
              <w:rPr>
                <w:noProof/>
                <w:webHidden/>
              </w:rPr>
              <w:instrText xml:space="preserve"> PAGEREF _Toc90412121 \h </w:instrText>
            </w:r>
            <w:r w:rsidR="00743CEC">
              <w:rPr>
                <w:noProof/>
                <w:webHidden/>
              </w:rPr>
            </w:r>
            <w:r w:rsidR="00743CEC">
              <w:rPr>
                <w:noProof/>
                <w:webHidden/>
              </w:rPr>
              <w:fldChar w:fldCharType="separate"/>
            </w:r>
            <w:r w:rsidR="00743CEC">
              <w:rPr>
                <w:noProof/>
                <w:webHidden/>
              </w:rPr>
              <w:t>11</w:t>
            </w:r>
            <w:r w:rsidR="00743CEC">
              <w:rPr>
                <w:noProof/>
                <w:webHidden/>
              </w:rPr>
              <w:fldChar w:fldCharType="end"/>
            </w:r>
          </w:hyperlink>
        </w:p>
        <w:p w14:paraId="07B9D6D3" w14:textId="4C639BE7" w:rsidR="00743CEC" w:rsidRDefault="0065600C">
          <w:pPr>
            <w:pStyle w:val="Verzeichnis3"/>
            <w:tabs>
              <w:tab w:val="left" w:pos="1320"/>
              <w:tab w:val="right" w:leader="dot" w:pos="9062"/>
            </w:tabs>
            <w:rPr>
              <w:rFonts w:eastAsiaTheme="minorEastAsia" w:cstheme="minorBidi"/>
              <w:noProof/>
              <w:lang w:eastAsia="de-DE"/>
            </w:rPr>
          </w:pPr>
          <w:hyperlink w:anchor="_Toc90412122" w:history="1">
            <w:r w:rsidR="00743CEC" w:rsidRPr="00FF3ADD">
              <w:rPr>
                <w:rStyle w:val="Hyperlink"/>
                <w:noProof/>
              </w:rPr>
              <w:t>3.3.3</w:t>
            </w:r>
            <w:r w:rsidR="00743CEC">
              <w:rPr>
                <w:rFonts w:eastAsiaTheme="minorEastAsia" w:cstheme="minorBidi"/>
                <w:noProof/>
                <w:lang w:eastAsia="de-DE"/>
              </w:rPr>
              <w:tab/>
            </w:r>
            <w:r w:rsidR="00743CEC" w:rsidRPr="00FF3ADD">
              <w:rPr>
                <w:rStyle w:val="Hyperlink"/>
                <w:noProof/>
              </w:rPr>
              <w:t>Visualisierung Drei</w:t>
            </w:r>
            <w:r w:rsidR="00743CEC">
              <w:rPr>
                <w:noProof/>
                <w:webHidden/>
              </w:rPr>
              <w:tab/>
            </w:r>
            <w:r w:rsidR="00743CEC">
              <w:rPr>
                <w:noProof/>
                <w:webHidden/>
              </w:rPr>
              <w:fldChar w:fldCharType="begin"/>
            </w:r>
            <w:r w:rsidR="00743CEC">
              <w:rPr>
                <w:noProof/>
                <w:webHidden/>
              </w:rPr>
              <w:instrText xml:space="preserve"> PAGEREF _Toc90412122 \h </w:instrText>
            </w:r>
            <w:r w:rsidR="00743CEC">
              <w:rPr>
                <w:noProof/>
                <w:webHidden/>
              </w:rPr>
            </w:r>
            <w:r w:rsidR="00743CEC">
              <w:rPr>
                <w:noProof/>
                <w:webHidden/>
              </w:rPr>
              <w:fldChar w:fldCharType="separate"/>
            </w:r>
            <w:r w:rsidR="00743CEC">
              <w:rPr>
                <w:noProof/>
                <w:webHidden/>
              </w:rPr>
              <w:t>12</w:t>
            </w:r>
            <w:r w:rsidR="00743CEC">
              <w:rPr>
                <w:noProof/>
                <w:webHidden/>
              </w:rPr>
              <w:fldChar w:fldCharType="end"/>
            </w:r>
          </w:hyperlink>
        </w:p>
        <w:p w14:paraId="7F730675" w14:textId="486460C3" w:rsidR="00743CEC" w:rsidRDefault="0065600C">
          <w:pPr>
            <w:pStyle w:val="Verzeichnis2"/>
            <w:tabs>
              <w:tab w:val="left" w:pos="880"/>
              <w:tab w:val="right" w:leader="dot" w:pos="9062"/>
            </w:tabs>
            <w:rPr>
              <w:rFonts w:eastAsiaTheme="minorEastAsia" w:cstheme="minorBidi"/>
              <w:noProof/>
              <w:lang w:eastAsia="de-DE"/>
            </w:rPr>
          </w:pPr>
          <w:hyperlink w:anchor="_Toc90412123" w:history="1">
            <w:r w:rsidR="00743CEC" w:rsidRPr="00FF3ADD">
              <w:rPr>
                <w:rStyle w:val="Hyperlink"/>
                <w:noProof/>
              </w:rPr>
              <w:t>3.4</w:t>
            </w:r>
            <w:r w:rsidR="00743CEC">
              <w:rPr>
                <w:rFonts w:eastAsiaTheme="minorEastAsia" w:cstheme="minorBidi"/>
                <w:noProof/>
                <w:lang w:eastAsia="de-DE"/>
              </w:rPr>
              <w:tab/>
            </w:r>
            <w:r w:rsidR="00743CEC" w:rsidRPr="00FF3ADD">
              <w:rPr>
                <w:rStyle w:val="Hyperlink"/>
                <w:noProof/>
              </w:rPr>
              <w:t>Interaktion</w:t>
            </w:r>
            <w:r w:rsidR="00743CEC">
              <w:rPr>
                <w:noProof/>
                <w:webHidden/>
              </w:rPr>
              <w:tab/>
            </w:r>
            <w:r w:rsidR="00743CEC">
              <w:rPr>
                <w:noProof/>
                <w:webHidden/>
              </w:rPr>
              <w:fldChar w:fldCharType="begin"/>
            </w:r>
            <w:r w:rsidR="00743CEC">
              <w:rPr>
                <w:noProof/>
                <w:webHidden/>
              </w:rPr>
              <w:instrText xml:space="preserve"> PAGEREF _Toc90412123 \h </w:instrText>
            </w:r>
            <w:r w:rsidR="00743CEC">
              <w:rPr>
                <w:noProof/>
                <w:webHidden/>
              </w:rPr>
            </w:r>
            <w:r w:rsidR="00743CEC">
              <w:rPr>
                <w:noProof/>
                <w:webHidden/>
              </w:rPr>
              <w:fldChar w:fldCharType="separate"/>
            </w:r>
            <w:r w:rsidR="00743CEC">
              <w:rPr>
                <w:noProof/>
                <w:webHidden/>
              </w:rPr>
              <w:t>13</w:t>
            </w:r>
            <w:r w:rsidR="00743CEC">
              <w:rPr>
                <w:noProof/>
                <w:webHidden/>
              </w:rPr>
              <w:fldChar w:fldCharType="end"/>
            </w:r>
          </w:hyperlink>
        </w:p>
        <w:p w14:paraId="7ACBC457" w14:textId="240CBE07" w:rsidR="00743CEC" w:rsidRDefault="0065600C">
          <w:pPr>
            <w:pStyle w:val="Verzeichnis1"/>
            <w:tabs>
              <w:tab w:val="left" w:pos="480"/>
              <w:tab w:val="right" w:leader="dot" w:pos="9062"/>
            </w:tabs>
            <w:rPr>
              <w:rFonts w:eastAsiaTheme="minorEastAsia" w:cstheme="minorBidi"/>
              <w:noProof/>
              <w:lang w:eastAsia="de-DE"/>
            </w:rPr>
          </w:pPr>
          <w:hyperlink w:anchor="_Toc90412124" w:history="1">
            <w:r w:rsidR="00743CEC" w:rsidRPr="00FF3ADD">
              <w:rPr>
                <w:rStyle w:val="Hyperlink"/>
                <w:noProof/>
              </w:rPr>
              <w:t>4.</w:t>
            </w:r>
            <w:r w:rsidR="00743CEC">
              <w:rPr>
                <w:rFonts w:eastAsiaTheme="minorEastAsia" w:cstheme="minorBidi"/>
                <w:noProof/>
                <w:lang w:eastAsia="de-DE"/>
              </w:rPr>
              <w:tab/>
            </w:r>
            <w:r w:rsidR="00743CEC" w:rsidRPr="00FF3ADD">
              <w:rPr>
                <w:rStyle w:val="Hyperlink"/>
                <w:noProof/>
              </w:rPr>
              <w:t>Implementierung</w:t>
            </w:r>
            <w:r w:rsidR="00743CEC">
              <w:rPr>
                <w:noProof/>
                <w:webHidden/>
              </w:rPr>
              <w:tab/>
            </w:r>
            <w:r w:rsidR="00743CEC">
              <w:rPr>
                <w:noProof/>
                <w:webHidden/>
              </w:rPr>
              <w:fldChar w:fldCharType="begin"/>
            </w:r>
            <w:r w:rsidR="00743CEC">
              <w:rPr>
                <w:noProof/>
                <w:webHidden/>
              </w:rPr>
              <w:instrText xml:space="preserve"> PAGEREF _Toc90412124 \h </w:instrText>
            </w:r>
            <w:r w:rsidR="00743CEC">
              <w:rPr>
                <w:noProof/>
                <w:webHidden/>
              </w:rPr>
            </w:r>
            <w:r w:rsidR="00743CEC">
              <w:rPr>
                <w:noProof/>
                <w:webHidden/>
              </w:rPr>
              <w:fldChar w:fldCharType="separate"/>
            </w:r>
            <w:r w:rsidR="00743CEC">
              <w:rPr>
                <w:noProof/>
                <w:webHidden/>
              </w:rPr>
              <w:t>14</w:t>
            </w:r>
            <w:r w:rsidR="00743CEC">
              <w:rPr>
                <w:noProof/>
                <w:webHidden/>
              </w:rPr>
              <w:fldChar w:fldCharType="end"/>
            </w:r>
          </w:hyperlink>
        </w:p>
        <w:p w14:paraId="763837F6" w14:textId="54A19797" w:rsidR="00743CEC" w:rsidRDefault="0065600C">
          <w:pPr>
            <w:pStyle w:val="Verzeichnis1"/>
            <w:tabs>
              <w:tab w:val="left" w:pos="480"/>
              <w:tab w:val="right" w:leader="dot" w:pos="9062"/>
            </w:tabs>
            <w:rPr>
              <w:rFonts w:eastAsiaTheme="minorEastAsia" w:cstheme="minorBidi"/>
              <w:noProof/>
              <w:lang w:eastAsia="de-DE"/>
            </w:rPr>
          </w:pPr>
          <w:hyperlink w:anchor="_Toc90412125" w:history="1">
            <w:r w:rsidR="00743CEC" w:rsidRPr="00FF3ADD">
              <w:rPr>
                <w:rStyle w:val="Hyperlink"/>
                <w:noProof/>
              </w:rPr>
              <w:t>5.</w:t>
            </w:r>
            <w:r w:rsidR="00743CEC">
              <w:rPr>
                <w:rFonts w:eastAsiaTheme="minorEastAsia" w:cstheme="minorBidi"/>
                <w:noProof/>
                <w:lang w:eastAsia="de-DE"/>
              </w:rPr>
              <w:tab/>
            </w:r>
            <w:r w:rsidR="00743CEC" w:rsidRPr="00FF3ADD">
              <w:rPr>
                <w:rStyle w:val="Hyperlink"/>
                <w:noProof/>
              </w:rPr>
              <w:t>Anwendungsfälle</w:t>
            </w:r>
            <w:r w:rsidR="00743CEC">
              <w:rPr>
                <w:noProof/>
                <w:webHidden/>
              </w:rPr>
              <w:tab/>
            </w:r>
            <w:r w:rsidR="00743CEC">
              <w:rPr>
                <w:noProof/>
                <w:webHidden/>
              </w:rPr>
              <w:fldChar w:fldCharType="begin"/>
            </w:r>
            <w:r w:rsidR="00743CEC">
              <w:rPr>
                <w:noProof/>
                <w:webHidden/>
              </w:rPr>
              <w:instrText xml:space="preserve"> PAGEREF _Toc90412125 \h </w:instrText>
            </w:r>
            <w:r w:rsidR="00743CEC">
              <w:rPr>
                <w:noProof/>
                <w:webHidden/>
              </w:rPr>
            </w:r>
            <w:r w:rsidR="00743CEC">
              <w:rPr>
                <w:noProof/>
                <w:webHidden/>
              </w:rPr>
              <w:fldChar w:fldCharType="separate"/>
            </w:r>
            <w:r w:rsidR="00743CEC">
              <w:rPr>
                <w:noProof/>
                <w:webHidden/>
              </w:rPr>
              <w:t>15</w:t>
            </w:r>
            <w:r w:rsidR="00743CEC">
              <w:rPr>
                <w:noProof/>
                <w:webHidden/>
              </w:rPr>
              <w:fldChar w:fldCharType="end"/>
            </w:r>
          </w:hyperlink>
        </w:p>
        <w:p w14:paraId="65C7CA08" w14:textId="06B368E2" w:rsidR="00743CEC" w:rsidRDefault="0065600C">
          <w:pPr>
            <w:pStyle w:val="Verzeichnis2"/>
            <w:tabs>
              <w:tab w:val="left" w:pos="880"/>
              <w:tab w:val="right" w:leader="dot" w:pos="9062"/>
            </w:tabs>
            <w:rPr>
              <w:rFonts w:eastAsiaTheme="minorEastAsia" w:cstheme="minorBidi"/>
              <w:noProof/>
              <w:lang w:eastAsia="de-DE"/>
            </w:rPr>
          </w:pPr>
          <w:hyperlink w:anchor="_Toc90412126" w:history="1">
            <w:r w:rsidR="00743CEC" w:rsidRPr="00FF3ADD">
              <w:rPr>
                <w:rStyle w:val="Hyperlink"/>
                <w:noProof/>
              </w:rPr>
              <w:t>5.1</w:t>
            </w:r>
            <w:r w:rsidR="00743CEC">
              <w:rPr>
                <w:rFonts w:eastAsiaTheme="minorEastAsia" w:cstheme="minorBidi"/>
                <w:noProof/>
                <w:lang w:eastAsia="de-DE"/>
              </w:rPr>
              <w:tab/>
            </w:r>
            <w:r w:rsidR="00743CEC" w:rsidRPr="00FF3ADD">
              <w:rPr>
                <w:rStyle w:val="Hyperlink"/>
                <w:noProof/>
              </w:rPr>
              <w:t>Anwendung Visualisierung Eins</w:t>
            </w:r>
            <w:r w:rsidR="00743CEC">
              <w:rPr>
                <w:noProof/>
                <w:webHidden/>
              </w:rPr>
              <w:tab/>
            </w:r>
            <w:r w:rsidR="00743CEC">
              <w:rPr>
                <w:noProof/>
                <w:webHidden/>
              </w:rPr>
              <w:fldChar w:fldCharType="begin"/>
            </w:r>
            <w:r w:rsidR="00743CEC">
              <w:rPr>
                <w:noProof/>
                <w:webHidden/>
              </w:rPr>
              <w:instrText xml:space="preserve"> PAGEREF _Toc90412126 \h </w:instrText>
            </w:r>
            <w:r w:rsidR="00743CEC">
              <w:rPr>
                <w:noProof/>
                <w:webHidden/>
              </w:rPr>
            </w:r>
            <w:r w:rsidR="00743CEC">
              <w:rPr>
                <w:noProof/>
                <w:webHidden/>
              </w:rPr>
              <w:fldChar w:fldCharType="separate"/>
            </w:r>
            <w:r w:rsidR="00743CEC">
              <w:rPr>
                <w:noProof/>
                <w:webHidden/>
              </w:rPr>
              <w:t>15</w:t>
            </w:r>
            <w:r w:rsidR="00743CEC">
              <w:rPr>
                <w:noProof/>
                <w:webHidden/>
              </w:rPr>
              <w:fldChar w:fldCharType="end"/>
            </w:r>
          </w:hyperlink>
        </w:p>
        <w:p w14:paraId="3C9E83E0" w14:textId="4588F011" w:rsidR="00743CEC" w:rsidRDefault="0065600C">
          <w:pPr>
            <w:pStyle w:val="Verzeichnis2"/>
            <w:tabs>
              <w:tab w:val="left" w:pos="880"/>
              <w:tab w:val="right" w:leader="dot" w:pos="9062"/>
            </w:tabs>
            <w:rPr>
              <w:rFonts w:eastAsiaTheme="minorEastAsia" w:cstheme="minorBidi"/>
              <w:noProof/>
              <w:lang w:eastAsia="de-DE"/>
            </w:rPr>
          </w:pPr>
          <w:hyperlink w:anchor="_Toc90412127" w:history="1">
            <w:r w:rsidR="00743CEC" w:rsidRPr="00FF3ADD">
              <w:rPr>
                <w:rStyle w:val="Hyperlink"/>
                <w:noProof/>
              </w:rPr>
              <w:t>5.2</w:t>
            </w:r>
            <w:r w:rsidR="00743CEC">
              <w:rPr>
                <w:rFonts w:eastAsiaTheme="minorEastAsia" w:cstheme="minorBidi"/>
                <w:noProof/>
                <w:lang w:eastAsia="de-DE"/>
              </w:rPr>
              <w:tab/>
            </w:r>
            <w:r w:rsidR="00743CEC" w:rsidRPr="00FF3ADD">
              <w:rPr>
                <w:rStyle w:val="Hyperlink"/>
                <w:noProof/>
              </w:rPr>
              <w:t>Anwendung Visualisierung Zwei</w:t>
            </w:r>
            <w:r w:rsidR="00743CEC">
              <w:rPr>
                <w:noProof/>
                <w:webHidden/>
              </w:rPr>
              <w:tab/>
            </w:r>
            <w:r w:rsidR="00743CEC">
              <w:rPr>
                <w:noProof/>
                <w:webHidden/>
              </w:rPr>
              <w:fldChar w:fldCharType="begin"/>
            </w:r>
            <w:r w:rsidR="00743CEC">
              <w:rPr>
                <w:noProof/>
                <w:webHidden/>
              </w:rPr>
              <w:instrText xml:space="preserve"> PAGEREF _Toc90412127 \h </w:instrText>
            </w:r>
            <w:r w:rsidR="00743CEC">
              <w:rPr>
                <w:noProof/>
                <w:webHidden/>
              </w:rPr>
            </w:r>
            <w:r w:rsidR="00743CEC">
              <w:rPr>
                <w:noProof/>
                <w:webHidden/>
              </w:rPr>
              <w:fldChar w:fldCharType="separate"/>
            </w:r>
            <w:r w:rsidR="00743CEC">
              <w:rPr>
                <w:noProof/>
                <w:webHidden/>
              </w:rPr>
              <w:t>16</w:t>
            </w:r>
            <w:r w:rsidR="00743CEC">
              <w:rPr>
                <w:noProof/>
                <w:webHidden/>
              </w:rPr>
              <w:fldChar w:fldCharType="end"/>
            </w:r>
          </w:hyperlink>
        </w:p>
        <w:p w14:paraId="28360297" w14:textId="2CFB63C0" w:rsidR="00743CEC" w:rsidRDefault="0065600C">
          <w:pPr>
            <w:pStyle w:val="Verzeichnis2"/>
            <w:tabs>
              <w:tab w:val="left" w:pos="880"/>
              <w:tab w:val="right" w:leader="dot" w:pos="9062"/>
            </w:tabs>
            <w:rPr>
              <w:rFonts w:eastAsiaTheme="minorEastAsia" w:cstheme="minorBidi"/>
              <w:noProof/>
              <w:lang w:eastAsia="de-DE"/>
            </w:rPr>
          </w:pPr>
          <w:hyperlink w:anchor="_Toc90412128" w:history="1">
            <w:r w:rsidR="00743CEC" w:rsidRPr="00FF3ADD">
              <w:rPr>
                <w:rStyle w:val="Hyperlink"/>
                <w:noProof/>
              </w:rPr>
              <w:t>5.3</w:t>
            </w:r>
            <w:r w:rsidR="00743CEC">
              <w:rPr>
                <w:rFonts w:eastAsiaTheme="minorEastAsia" w:cstheme="minorBidi"/>
                <w:noProof/>
                <w:lang w:eastAsia="de-DE"/>
              </w:rPr>
              <w:tab/>
            </w:r>
            <w:r w:rsidR="00743CEC" w:rsidRPr="00FF3ADD">
              <w:rPr>
                <w:rStyle w:val="Hyperlink"/>
                <w:noProof/>
              </w:rPr>
              <w:t>Anwendung Visualisierung Drei</w:t>
            </w:r>
            <w:r w:rsidR="00743CEC">
              <w:rPr>
                <w:noProof/>
                <w:webHidden/>
              </w:rPr>
              <w:tab/>
            </w:r>
            <w:r w:rsidR="00743CEC">
              <w:rPr>
                <w:noProof/>
                <w:webHidden/>
              </w:rPr>
              <w:fldChar w:fldCharType="begin"/>
            </w:r>
            <w:r w:rsidR="00743CEC">
              <w:rPr>
                <w:noProof/>
                <w:webHidden/>
              </w:rPr>
              <w:instrText xml:space="preserve"> PAGEREF _Toc90412128 \h </w:instrText>
            </w:r>
            <w:r w:rsidR="00743CEC">
              <w:rPr>
                <w:noProof/>
                <w:webHidden/>
              </w:rPr>
            </w:r>
            <w:r w:rsidR="00743CEC">
              <w:rPr>
                <w:noProof/>
                <w:webHidden/>
              </w:rPr>
              <w:fldChar w:fldCharType="separate"/>
            </w:r>
            <w:r w:rsidR="00743CEC">
              <w:rPr>
                <w:noProof/>
                <w:webHidden/>
              </w:rPr>
              <w:t>18</w:t>
            </w:r>
            <w:r w:rsidR="00743CEC">
              <w:rPr>
                <w:noProof/>
                <w:webHidden/>
              </w:rPr>
              <w:fldChar w:fldCharType="end"/>
            </w:r>
          </w:hyperlink>
        </w:p>
        <w:p w14:paraId="3B0E2902" w14:textId="03EF4C86" w:rsidR="00743CEC" w:rsidRDefault="0065600C">
          <w:pPr>
            <w:pStyle w:val="Verzeichnis1"/>
            <w:tabs>
              <w:tab w:val="left" w:pos="480"/>
              <w:tab w:val="right" w:leader="dot" w:pos="9062"/>
            </w:tabs>
            <w:rPr>
              <w:rFonts w:eastAsiaTheme="minorEastAsia" w:cstheme="minorBidi"/>
              <w:noProof/>
              <w:lang w:eastAsia="de-DE"/>
            </w:rPr>
          </w:pPr>
          <w:hyperlink w:anchor="_Toc90412129" w:history="1">
            <w:r w:rsidR="00743CEC" w:rsidRPr="00FF3ADD">
              <w:rPr>
                <w:rStyle w:val="Hyperlink"/>
                <w:noProof/>
              </w:rPr>
              <w:t>6.</w:t>
            </w:r>
            <w:r w:rsidR="00743CEC">
              <w:rPr>
                <w:rFonts w:eastAsiaTheme="minorEastAsia" w:cstheme="minorBidi"/>
                <w:noProof/>
                <w:lang w:eastAsia="de-DE"/>
              </w:rPr>
              <w:tab/>
            </w:r>
            <w:r w:rsidR="00743CEC" w:rsidRPr="00FF3ADD">
              <w:rPr>
                <w:rStyle w:val="Hyperlink"/>
                <w:noProof/>
              </w:rPr>
              <w:t>Verwandte Arbeiten</w:t>
            </w:r>
            <w:r w:rsidR="00743CEC">
              <w:rPr>
                <w:noProof/>
                <w:webHidden/>
              </w:rPr>
              <w:tab/>
            </w:r>
            <w:r w:rsidR="00743CEC">
              <w:rPr>
                <w:noProof/>
                <w:webHidden/>
              </w:rPr>
              <w:fldChar w:fldCharType="begin"/>
            </w:r>
            <w:r w:rsidR="00743CEC">
              <w:rPr>
                <w:noProof/>
                <w:webHidden/>
              </w:rPr>
              <w:instrText xml:space="preserve"> PAGEREF _Toc90412129 \h </w:instrText>
            </w:r>
            <w:r w:rsidR="00743CEC">
              <w:rPr>
                <w:noProof/>
                <w:webHidden/>
              </w:rPr>
            </w:r>
            <w:r w:rsidR="00743CEC">
              <w:rPr>
                <w:noProof/>
                <w:webHidden/>
              </w:rPr>
              <w:fldChar w:fldCharType="separate"/>
            </w:r>
            <w:r w:rsidR="00743CEC">
              <w:rPr>
                <w:noProof/>
                <w:webHidden/>
              </w:rPr>
              <w:t>20</w:t>
            </w:r>
            <w:r w:rsidR="00743CEC">
              <w:rPr>
                <w:noProof/>
                <w:webHidden/>
              </w:rPr>
              <w:fldChar w:fldCharType="end"/>
            </w:r>
          </w:hyperlink>
        </w:p>
        <w:p w14:paraId="2947F683" w14:textId="49F9DAD5" w:rsidR="00743CEC" w:rsidRDefault="0065600C">
          <w:pPr>
            <w:pStyle w:val="Verzeichnis1"/>
            <w:tabs>
              <w:tab w:val="left" w:pos="480"/>
              <w:tab w:val="right" w:leader="dot" w:pos="9062"/>
            </w:tabs>
            <w:rPr>
              <w:rFonts w:eastAsiaTheme="minorEastAsia" w:cstheme="minorBidi"/>
              <w:noProof/>
              <w:lang w:eastAsia="de-DE"/>
            </w:rPr>
          </w:pPr>
          <w:hyperlink w:anchor="_Toc90412130" w:history="1">
            <w:r w:rsidR="00743CEC" w:rsidRPr="00FF3ADD">
              <w:rPr>
                <w:rStyle w:val="Hyperlink"/>
                <w:noProof/>
              </w:rPr>
              <w:t>7.</w:t>
            </w:r>
            <w:r w:rsidR="00743CEC">
              <w:rPr>
                <w:rFonts w:eastAsiaTheme="minorEastAsia" w:cstheme="minorBidi"/>
                <w:noProof/>
                <w:lang w:eastAsia="de-DE"/>
              </w:rPr>
              <w:tab/>
            </w:r>
            <w:r w:rsidR="00743CEC" w:rsidRPr="00FF3ADD">
              <w:rPr>
                <w:rStyle w:val="Hyperlink"/>
                <w:noProof/>
              </w:rPr>
              <w:t>Zusammenfassung und Ausblick</w:t>
            </w:r>
            <w:r w:rsidR="00743CEC">
              <w:rPr>
                <w:noProof/>
                <w:webHidden/>
              </w:rPr>
              <w:tab/>
            </w:r>
            <w:r w:rsidR="00743CEC">
              <w:rPr>
                <w:noProof/>
                <w:webHidden/>
              </w:rPr>
              <w:fldChar w:fldCharType="begin"/>
            </w:r>
            <w:r w:rsidR="00743CEC">
              <w:rPr>
                <w:noProof/>
                <w:webHidden/>
              </w:rPr>
              <w:instrText xml:space="preserve"> PAGEREF _Toc90412130 \h </w:instrText>
            </w:r>
            <w:r w:rsidR="00743CEC">
              <w:rPr>
                <w:noProof/>
                <w:webHidden/>
              </w:rPr>
            </w:r>
            <w:r w:rsidR="00743CEC">
              <w:rPr>
                <w:noProof/>
                <w:webHidden/>
              </w:rPr>
              <w:fldChar w:fldCharType="separate"/>
            </w:r>
            <w:r w:rsidR="00743CEC">
              <w:rPr>
                <w:noProof/>
                <w:webHidden/>
              </w:rPr>
              <w:t>21</w:t>
            </w:r>
            <w:r w:rsidR="00743CEC">
              <w:rPr>
                <w:noProof/>
                <w:webHidden/>
              </w:rPr>
              <w:fldChar w:fldCharType="end"/>
            </w:r>
          </w:hyperlink>
        </w:p>
        <w:p w14:paraId="48C8CFB0" w14:textId="26F78B2A" w:rsidR="00743CEC" w:rsidRDefault="0065600C">
          <w:pPr>
            <w:pStyle w:val="Verzeichnis1"/>
            <w:tabs>
              <w:tab w:val="right" w:leader="dot" w:pos="9062"/>
            </w:tabs>
            <w:rPr>
              <w:rFonts w:eastAsiaTheme="minorEastAsia" w:cstheme="minorBidi"/>
              <w:noProof/>
              <w:lang w:eastAsia="de-DE"/>
            </w:rPr>
          </w:pPr>
          <w:hyperlink w:anchor="_Toc90412131" w:history="1">
            <w:r w:rsidR="00743CEC" w:rsidRPr="00FF3ADD">
              <w:rPr>
                <w:rStyle w:val="Hyperlink"/>
                <w:noProof/>
              </w:rPr>
              <w:t>Anhang</w:t>
            </w:r>
            <w:r w:rsidR="00743CEC">
              <w:rPr>
                <w:noProof/>
                <w:webHidden/>
              </w:rPr>
              <w:tab/>
            </w:r>
            <w:r w:rsidR="00743CEC">
              <w:rPr>
                <w:noProof/>
                <w:webHidden/>
              </w:rPr>
              <w:fldChar w:fldCharType="begin"/>
            </w:r>
            <w:r w:rsidR="00743CEC">
              <w:rPr>
                <w:noProof/>
                <w:webHidden/>
              </w:rPr>
              <w:instrText xml:space="preserve"> PAGEREF _Toc90412131 \h </w:instrText>
            </w:r>
            <w:r w:rsidR="00743CEC">
              <w:rPr>
                <w:noProof/>
                <w:webHidden/>
              </w:rPr>
            </w:r>
            <w:r w:rsidR="00743CEC">
              <w:rPr>
                <w:noProof/>
                <w:webHidden/>
              </w:rPr>
              <w:fldChar w:fldCharType="separate"/>
            </w:r>
            <w:r w:rsidR="00743CEC">
              <w:rPr>
                <w:noProof/>
                <w:webHidden/>
              </w:rPr>
              <w:t>24</w:t>
            </w:r>
            <w:r w:rsidR="00743CEC">
              <w:rPr>
                <w:noProof/>
                <w:webHidden/>
              </w:rPr>
              <w:fldChar w:fldCharType="end"/>
            </w:r>
          </w:hyperlink>
        </w:p>
        <w:p w14:paraId="5AD47372" w14:textId="0BBB6169" w:rsidR="00743CEC" w:rsidRDefault="0065600C">
          <w:pPr>
            <w:pStyle w:val="Verzeichnis2"/>
            <w:tabs>
              <w:tab w:val="right" w:leader="dot" w:pos="9062"/>
            </w:tabs>
            <w:rPr>
              <w:rFonts w:eastAsiaTheme="minorEastAsia" w:cstheme="minorBidi"/>
              <w:noProof/>
              <w:lang w:eastAsia="de-DE"/>
            </w:rPr>
          </w:pPr>
          <w:hyperlink w:anchor="_Toc90412132" w:history="1">
            <w:r w:rsidR="00743CEC" w:rsidRPr="00FF3ADD">
              <w:rPr>
                <w:rStyle w:val="Hyperlink"/>
                <w:noProof/>
              </w:rPr>
              <w:t>Git Historie</w:t>
            </w:r>
            <w:r w:rsidR="00743CEC">
              <w:rPr>
                <w:noProof/>
                <w:webHidden/>
              </w:rPr>
              <w:tab/>
            </w:r>
            <w:r w:rsidR="00743CEC">
              <w:rPr>
                <w:noProof/>
                <w:webHidden/>
              </w:rPr>
              <w:fldChar w:fldCharType="begin"/>
            </w:r>
            <w:r w:rsidR="00743CEC">
              <w:rPr>
                <w:noProof/>
                <w:webHidden/>
              </w:rPr>
              <w:instrText xml:space="preserve"> PAGEREF _Toc90412132 \h </w:instrText>
            </w:r>
            <w:r w:rsidR="00743CEC">
              <w:rPr>
                <w:noProof/>
                <w:webHidden/>
              </w:rPr>
            </w:r>
            <w:r w:rsidR="00743CEC">
              <w:rPr>
                <w:noProof/>
                <w:webHidden/>
              </w:rPr>
              <w:fldChar w:fldCharType="separate"/>
            </w:r>
            <w:r w:rsidR="00743CEC">
              <w:rPr>
                <w:noProof/>
                <w:webHidden/>
              </w:rPr>
              <w:t>24</w:t>
            </w:r>
            <w:r w:rsidR="00743CEC">
              <w:rPr>
                <w:noProof/>
                <w:webHidden/>
              </w:rPr>
              <w:fldChar w:fldCharType="end"/>
            </w:r>
          </w:hyperlink>
        </w:p>
        <w:p w14:paraId="235DB475" w14:textId="782A7542" w:rsidR="00743CEC" w:rsidRDefault="0065600C">
          <w:pPr>
            <w:pStyle w:val="Verzeichnis1"/>
            <w:tabs>
              <w:tab w:val="left" w:pos="480"/>
              <w:tab w:val="right" w:leader="dot" w:pos="9062"/>
            </w:tabs>
            <w:rPr>
              <w:rFonts w:eastAsiaTheme="minorEastAsia" w:cstheme="minorBidi"/>
              <w:noProof/>
              <w:lang w:eastAsia="de-DE"/>
            </w:rPr>
          </w:pPr>
          <w:hyperlink w:anchor="_Toc90412133" w:history="1">
            <w:r w:rsidR="00743CEC" w:rsidRPr="00FF3ADD">
              <w:rPr>
                <w:rStyle w:val="Hyperlink"/>
                <w:noProof/>
                <w:lang w:val="en-US"/>
              </w:rPr>
              <w:t>8.</w:t>
            </w:r>
            <w:r w:rsidR="00743CEC">
              <w:rPr>
                <w:rFonts w:eastAsiaTheme="minorEastAsia" w:cstheme="minorBidi"/>
                <w:noProof/>
                <w:lang w:eastAsia="de-DE"/>
              </w:rPr>
              <w:tab/>
            </w:r>
            <w:r w:rsidR="00743CEC" w:rsidRPr="00FF3ADD">
              <w:rPr>
                <w:rStyle w:val="Hyperlink"/>
                <w:noProof/>
                <w:lang w:val="en-US"/>
              </w:rPr>
              <w:t>Literatur</w:t>
            </w:r>
            <w:r w:rsidR="00743CEC">
              <w:rPr>
                <w:noProof/>
                <w:webHidden/>
              </w:rPr>
              <w:tab/>
            </w:r>
            <w:r w:rsidR="00743CEC">
              <w:rPr>
                <w:noProof/>
                <w:webHidden/>
              </w:rPr>
              <w:fldChar w:fldCharType="begin"/>
            </w:r>
            <w:r w:rsidR="00743CEC">
              <w:rPr>
                <w:noProof/>
                <w:webHidden/>
              </w:rPr>
              <w:instrText xml:space="preserve"> PAGEREF _Toc90412133 \h </w:instrText>
            </w:r>
            <w:r w:rsidR="00743CEC">
              <w:rPr>
                <w:noProof/>
                <w:webHidden/>
              </w:rPr>
            </w:r>
            <w:r w:rsidR="00743CEC">
              <w:rPr>
                <w:noProof/>
                <w:webHidden/>
              </w:rPr>
              <w:fldChar w:fldCharType="separate"/>
            </w:r>
            <w:r w:rsidR="00743CEC">
              <w:rPr>
                <w:noProof/>
                <w:webHidden/>
              </w:rPr>
              <w:t>24</w:t>
            </w:r>
            <w:r w:rsidR="00743CEC">
              <w:rPr>
                <w:noProof/>
                <w:webHidden/>
              </w:rPr>
              <w:fldChar w:fldCharType="end"/>
            </w:r>
          </w:hyperlink>
        </w:p>
        <w:p w14:paraId="047000A6" w14:textId="5CE0B063" w:rsidR="00991D39" w:rsidRDefault="00991D39" w:rsidP="00262255">
          <w:pPr>
            <w:jc w:val="both"/>
          </w:pPr>
          <w:r>
            <w:fldChar w:fldCharType="end"/>
          </w:r>
        </w:p>
      </w:sdtContent>
    </w:sdt>
    <w:p w14:paraId="0A348EE9" w14:textId="1C8EDE9D" w:rsidR="001C6E03" w:rsidRDefault="001C6E03" w:rsidP="00262255">
      <w:pPr>
        <w:jc w:val="both"/>
      </w:pPr>
    </w:p>
    <w:p w14:paraId="6239CC0C" w14:textId="77777777" w:rsidR="008D5147" w:rsidRDefault="008D5147" w:rsidP="00262255">
      <w:pPr>
        <w:jc w:val="both"/>
      </w:pPr>
    </w:p>
    <w:p w14:paraId="29D7B2A2" w14:textId="77777777" w:rsidR="001C6E03" w:rsidRDefault="001C6E03" w:rsidP="00262255">
      <w:pPr>
        <w:jc w:val="both"/>
      </w:pPr>
    </w:p>
    <w:p w14:paraId="55FC2CD5" w14:textId="3890E616" w:rsidR="008D5147" w:rsidRDefault="008D5147" w:rsidP="00262255">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262255">
      <w:pPr>
        <w:pStyle w:val="berschrift1"/>
        <w:jc w:val="both"/>
      </w:pPr>
      <w:bookmarkStart w:id="1" w:name="_Ref80356596"/>
      <w:bookmarkStart w:id="2" w:name="_Ref80356977"/>
      <w:bookmarkStart w:id="3" w:name="_Toc90412109"/>
      <w:r w:rsidRPr="00537FBC">
        <w:t>Einleitung</w:t>
      </w:r>
      <w:bookmarkEnd w:id="1"/>
      <w:bookmarkEnd w:id="2"/>
      <w:bookmarkEnd w:id="3"/>
    </w:p>
    <w:p w14:paraId="0B57EFBB" w14:textId="3168E561" w:rsidR="00970F7E" w:rsidRDefault="005B02B2" w:rsidP="00262255">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0XSJ9XX0sIlRhZyI6IkNpdGF2aVBsYWNlaG9sZGVyIzRhMDRjMGNlLTU2YTUtNGUwNS1iMTczLWZkMjEyNWNhMmU3NSIsIlRleHQiOiJbMTRdIiwiV0FJVmVyc2lvbiI6IjYuMTAuMC4wIn0=}</w:instrText>
          </w:r>
          <w:r w:rsidR="00F815E5">
            <w:fldChar w:fldCharType="separate"/>
          </w:r>
          <w:r w:rsidR="00E23DB6">
            <w:t>[14]</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0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NDhmODMyMjQtMmU2NS00ODgyLWI3ZWUtNGI5NzE1MmRmNWZmIiwiVGV4dCI6IlsxMF0iLCJXQUlWZXJzaW9uIjoiNi4xMC4wLjAifQ==}</w:instrText>
          </w:r>
          <w:r w:rsidR="00F76785">
            <w:fldChar w:fldCharType="separate"/>
          </w:r>
          <w:r w:rsidR="00E23DB6">
            <w:t>[10]</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3F33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MwZjg0OGNjMy02OTA3LTRhYmMtOGRiYy0xMzc1YTdlNGJjYTYiLCJUZXh0IjoiWzIwXSIsIldBSVZlcnNpb24iOiI2LjEwLjAuMCJ9}</w:instrText>
          </w:r>
          <w:r w:rsidR="00DE4FE0">
            <w:fldChar w:fldCharType="separate"/>
          </w:r>
          <w:r w:rsidR="003F3328">
            <w:t>[20]</w:t>
          </w:r>
          <w:r w:rsidR="00DE4FE0">
            <w:fldChar w:fldCharType="end"/>
          </w:r>
        </w:sdtContent>
      </w:sdt>
    </w:p>
    <w:p w14:paraId="50410736" w14:textId="1A5A5C65" w:rsidR="008C4E22" w:rsidRDefault="00284CED" w:rsidP="00262255">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r w:rsidR="00C920A3" w:rsidRPr="00F736C9">
        <w:rPr>
          <w:color w:val="FF0000"/>
        </w:rPr>
        <w:t>avl</w:t>
      </w:r>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A45B36">
        <w:rPr>
          <w:color w:val="FF0000"/>
        </w:rPr>
        <w:t>p</w:t>
      </w:r>
      <w:r w:rsidR="00EB0ED5" w:rsidRPr="0061280F">
        <w:rPr>
          <w:color w:val="FF0000"/>
        </w:rPr>
        <w:t>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65600C">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4iLCJMYXN0TmFtZSI6Ikthc2xpd2FsIiwiUHJvdGVjdGVkIjpmYWxzZSwiU2V4IjowLCJDcmVhdGVkQnkiOiJfTWlsdWwiLCJDcmVhdGVkT24iOiIyMDIxLTEyLTE0VDIxOjAyOjU4IiwiTW9kaWZpZWRCeSI6Il9NaWx1bCIsIklkIjoiOTRhNzk4OGUtYzRiNC00ZTY3LWIyZDgtYmEyNGQ5Y2I1ODUxIiwiTW9kaWZpZWRPbiI6IjIwMjEtMTItMTRUMjE6MDI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thZ2dsZS5jb20vYXZpa2FzbGl3YWwvdXNlZC1jYXJzLXByaWNlLXByZWRpY3Rpb24/c2VsZWN0PXRyYWluLWRhdGEuY3N2LiIsIlVyaVN0cmluZyI6Imh0dHBzOi8vd3d3LmthZ2dsZS5jb20vY29sZWFybmluZ2xvdW5nZS91c2VkLWNhcnMtcHJpY2UtcHJlZGlj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MyY2ZkNWY5MC0wYTJkLTRiZjEtYmJiNi1kNDM3NGVkYWVkYzkiLCJUZXh0IjoiWzEyXSIsIldBSVZlcnNpb24iOiI2LjEwLjAuMCJ9}</w:instrText>
          </w:r>
          <w:r w:rsidR="002B5C9F">
            <w:rPr>
              <w:color w:val="FF0000"/>
            </w:rPr>
            <w:fldChar w:fldCharType="separate"/>
          </w:r>
          <w:r w:rsidR="00E23DB6">
            <w:rPr>
              <w:color w:val="FF0000"/>
            </w:rPr>
            <w:t>[12]</w:t>
          </w:r>
          <w:r w:rsidR="002B5C9F">
            <w:rPr>
              <w:color w:val="FF0000"/>
            </w:rPr>
            <w:fldChar w:fldCharType="end"/>
          </w:r>
        </w:sdtContent>
      </w:sdt>
    </w:p>
    <w:p w14:paraId="776957CC" w14:textId="684B41BA" w:rsidR="00751898" w:rsidRPr="00751898" w:rsidRDefault="00C23BC3" w:rsidP="00262255">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262255">
      <w:pPr>
        <w:pStyle w:val="berschrift2"/>
        <w:jc w:val="both"/>
      </w:pPr>
      <w:bookmarkStart w:id="4" w:name="_Ref80273977"/>
      <w:bookmarkStart w:id="5" w:name="_Ref80274072"/>
      <w:bookmarkStart w:id="6" w:name="_Toc90412110"/>
      <w:r w:rsidRPr="00537FBC">
        <w:t>Anwendungshintergrund</w:t>
      </w:r>
      <w:bookmarkEnd w:id="4"/>
      <w:bookmarkEnd w:id="5"/>
      <w:bookmarkEnd w:id="6"/>
    </w:p>
    <w:p w14:paraId="56073F03" w14:textId="2A257E59" w:rsidR="00F81154" w:rsidRDefault="002F5C81" w:rsidP="00262255">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2F5708E6" w:rsidR="008F284E" w:rsidRDefault="001F4881" w:rsidP="00262255">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r>
        <w:t>Fragen</w:t>
      </w:r>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2M1ZTgzMjViLTE3MTQtNDI4YS04MjFhLWFmZjdkOTg5ZWQ0OSIsIlRleHQiOiJbMl0iLCJXQUlWZXJzaW9uIjoiNi4xMC4wLjAifQ==}</w:instrText>
          </w:r>
          <w:r w:rsidR="008F284E">
            <w:fldChar w:fldCharType="separate"/>
          </w:r>
          <w:r w:rsidR="00E23DB6">
            <w:t>[2]</w:t>
          </w:r>
          <w:r w:rsidR="008F284E">
            <w:fldChar w:fldCharType="end"/>
          </w:r>
        </w:sdtContent>
      </w:sdt>
    </w:p>
    <w:p w14:paraId="1A65FCF2" w14:textId="38BE8DE4" w:rsidR="00A255A9" w:rsidRDefault="005B716D" w:rsidP="00262255">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g4NGYyYzk5LTg5OTItNGI0ZC04OTBjLTY4YzY0ZTk1N2RjOCIsIlRleHQiOiJbMl0iLCJXQUlWZXJzaW9uIjoiNi4xMC4wLjAifQ==}</w:instrText>
          </w:r>
          <w:r w:rsidR="000461EE">
            <w:fldChar w:fldCharType="separate"/>
          </w:r>
          <w:r w:rsidR="00E23DB6">
            <w:t>[2]</w:t>
          </w:r>
          <w:r w:rsidR="000461EE">
            <w:fldChar w:fldCharType="end"/>
          </w:r>
        </w:sdtContent>
      </w:sdt>
      <w:r w:rsidR="00DB7BC9">
        <w:t xml:space="preserve"> </w:t>
      </w:r>
      <w:r w:rsidR="00A6305F">
        <w:t>Abbildung 1 verweist auf diese Struktur.</w:t>
      </w:r>
    </w:p>
    <w:p w14:paraId="75321287" w14:textId="4D1CCBDA" w:rsidR="00522B6B" w:rsidRDefault="007D5DE3" w:rsidP="00262255">
      <w:pPr>
        <w:jc w:val="both"/>
      </w:pPr>
      <w:r>
        <w:rPr>
          <w:noProof/>
        </w:rPr>
        <mc:AlternateContent>
          <mc:Choice Requires="wps">
            <w:drawing>
              <wp:anchor distT="45720" distB="45720" distL="114300" distR="114300" simplePos="0" relativeHeight="251658240" behindDoc="0" locked="0" layoutInCell="1" allowOverlap="1" wp14:anchorId="5569FC33" wp14:editId="673B68AB">
                <wp:simplePos x="0" y="0"/>
                <wp:positionH relativeFrom="margin">
                  <wp:align>left</wp:align>
                </wp:positionH>
                <wp:positionV relativeFrom="paragraph">
                  <wp:posOffset>135255</wp:posOffset>
                </wp:positionV>
                <wp:extent cx="5822950" cy="2127250"/>
                <wp:effectExtent l="0" t="0" r="2540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212725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0C16CFE0">
                                  <wp:extent cx="3314711" cy="19875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20076" cy="199076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0;margin-top:10.65pt;width:458.5pt;height:167.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">
                <v:textbox>
                  <w:txbxContent>
                    <w:p w14:paraId="282E5A55" w14:textId="78CB4B99" w:rsidR="00C73FD8" w:rsidRDefault="001D5140" w:rsidP="00F66CAC">
                      <w:pPr>
                        <w:jc w:val="center"/>
                      </w:pPr>
                      <w:r w:rsidRPr="001D5140">
                        <w:rPr>
                          <w:noProof/>
                        </w:rPr>
                        <w:drawing>
                          <wp:inline distT="0" distB="0" distL="0" distR="0" wp14:anchorId="2A202A50" wp14:editId="0C16CFE0">
                            <wp:extent cx="3314711" cy="19875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20076" cy="1990767"/>
                                    </a:xfrm>
                                    <a:prstGeom prst="rect">
                                      <a:avLst/>
                                    </a:prstGeom>
                                  </pic:spPr>
                                </pic:pic>
                              </a:graphicData>
                            </a:graphic>
                          </wp:inline>
                        </w:drawing>
                      </w:r>
                    </w:p>
                  </w:txbxContent>
                </v:textbox>
                <w10:wrap type="square" anchorx="margin"/>
              </v:shape>
            </w:pict>
          </mc:Fallback>
        </mc:AlternateContent>
      </w:r>
      <w:r>
        <w:rPr>
          <w:noProof/>
        </w:rPr>
        <mc:AlternateContent>
          <mc:Choice Requires="wps">
            <w:drawing>
              <wp:anchor distT="0" distB="0" distL="114300" distR="114300" simplePos="0" relativeHeight="251658241" behindDoc="0" locked="0" layoutInCell="1" allowOverlap="1" wp14:anchorId="30B850BB" wp14:editId="4D4C76F3">
                <wp:simplePos x="0" y="0"/>
                <wp:positionH relativeFrom="column">
                  <wp:posOffset>102235</wp:posOffset>
                </wp:positionH>
                <wp:positionV relativeFrom="paragraph">
                  <wp:posOffset>234061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0634252E" w:rsidR="00A6305F" w:rsidRPr="00A6305F" w:rsidRDefault="00A6305F" w:rsidP="007D5DE3">
                            <w:pPr>
                              <w:pStyle w:val="Beschriftung"/>
                            </w:pPr>
                            <w:r>
                              <w:t xml:space="preserve">Abbildung </w:t>
                            </w:r>
                            <w:fldSimple w:instr=" SEQ Abbildung \* ARABIC ">
                              <w:r w:rsidR="00A05F69">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8.05pt;margin-top:184.3pt;width:267.8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WQVFw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" stroked="f">
                <v:textbox style="mso-fit-shape-to-text:t" inset="0,0,0,0">
                  <w:txbxContent>
                    <w:p w14:paraId="53105888" w14:textId="0634252E" w:rsidR="00A6305F" w:rsidRPr="00A6305F" w:rsidRDefault="00A6305F" w:rsidP="007D5DE3">
                      <w:pPr>
                        <w:pStyle w:val="Beschriftung"/>
                      </w:pPr>
                      <w:r>
                        <w:t xml:space="preserve">Abbildung </w:t>
                      </w:r>
                      <w:fldSimple w:instr=" SEQ Abbildung \* ARABIC ">
                        <w:r w:rsidR="00A05F69">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D24F464" w14:textId="10127577" w:rsidR="00F66CAC" w:rsidRDefault="00522B6B" w:rsidP="00262255">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3F33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kNjAxMGM2My1kOTI5LTRiNmQtYjliZS02YzNkYmM5NDA2ZTgiLCJUZXh0IjoiWzIwXSIsIldBSVZlcnNpb24iOiI2LjEwLjAuMCJ9}</w:instrText>
          </w:r>
          <w:r w:rsidR="00B73440">
            <w:fldChar w:fldCharType="separate"/>
          </w:r>
          <w:r w:rsidR="003F3328">
            <w:t>[20]</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innerhalb des Neuronenverbandes</w:t>
      </w:r>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A3NmJhMGU5LTM5YmEtNDIxMy1iYjJmLTNjMjI3YjMzNGQ3NSIsIlRleHQiOiJbMl0iLCJXQUlWZXJzaW9uIjoiNi4xMC4wLjAifQ==}</w:instrText>
          </w:r>
          <w:r w:rsidR="00C82D2B">
            <w:fldChar w:fldCharType="separate"/>
          </w:r>
          <w:r w:rsidR="00E23DB6">
            <w:t>[2]</w:t>
          </w:r>
          <w:r w:rsidR="00C82D2B">
            <w:fldChar w:fldCharType="end"/>
          </w:r>
        </w:sdtContent>
      </w:sdt>
    </w:p>
    <w:p w14:paraId="3DF9043F" w14:textId="35FFFE20" w:rsidR="009E5BE2" w:rsidRPr="00176219" w:rsidRDefault="008B0B6E" w:rsidP="00262255">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FkMWE5YWI1LTk0YjUtNDhlZS04ODA0LTgxZDdkMTg1N2Q5ZCIsIlRleHQiOiJbMl0iLCJXQUlWZXJzaW9uIjoiNi4xMC4wLjAifQ==}</w:instrText>
          </w:r>
          <w:r w:rsidR="004E6EE5">
            <w:fldChar w:fldCharType="separate"/>
          </w:r>
          <w:r w:rsidR="00E23DB6">
            <w:t>[2]</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262255">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262255">
      <w:pPr>
        <w:jc w:val="both"/>
      </w:pPr>
      <w:r>
        <w:t>Di</w:t>
      </w:r>
      <w:r w:rsidR="00176219">
        <w:t>e Visualisierungstechniken</w:t>
      </w:r>
      <w:r>
        <w:t xml:space="preserve"> werden nachfolgend kurz </w:t>
      </w:r>
      <w:r w:rsidR="00826DF2">
        <w:t>vorgestellt.</w:t>
      </w:r>
    </w:p>
    <w:p w14:paraId="1D09747D" w14:textId="5BC49A4F" w:rsidR="00EB523F" w:rsidRDefault="00EB523F" w:rsidP="00262255">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0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4iLCJQcm90ZWN0ZWQiOmZhbHNlLCJTZXgiOjAsIkNyZWF0ZWRCeSI6Il9NaWx1bCIsIkNyZWF0ZWRPbiI6IjIwMjEtMTItMTRUMjE6MDM6MDEiLCJNb2RpZmllZEJ5IjoiX01pbHVsIiwiSWQiOiIxNTFiNGM0My01YjVkLTQ3NWItYTZjZC1lZGM5ZGVhNTRiMmUiLCJNb2RpZmllZE9uIjoiMjAyMS0xMi0xNFQyMTowMzow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WF0aGVtYXRpay51bmktbWFyYnVyZy5kZS9+Z3VtbS9MZWhyZS9TUzA3L1ByYWt0aXNjaGVJbmZvcm1hdGlrSUkvRm9saWVuLzA4JTIwQmFldW1lLnBkZiIsIlVyaVN0cmluZyI6Imh0dHBzOi8vd3d3Lm1hdGhlbWF0aWsudW5pLW1hcmJ1cmcuZGUvfmd1bW0vTGVocmUvU1MwNy9QcmFrdGlzY2hlSW5mb3JtYXRpa0lJL0ZvbGllbi8wOCBCYWV1bW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U1ZDRiZjAwLTMxZWYtNGU5ZS04Zjc1LWY0OTcyOTJkYzk5YSIsIlRleHQiOiJbMTFdIiwiV0FJVmVyc2lvbiI6IjYuMTAuMC4wIn0=}</w:instrText>
          </w:r>
          <w:r w:rsidR="00E717A3">
            <w:fldChar w:fldCharType="separate"/>
          </w:r>
          <w:r w:rsidR="00E23DB6">
            <w:t>[11]</w:t>
          </w:r>
          <w:r w:rsidR="00E717A3">
            <w:fldChar w:fldCharType="end"/>
          </w:r>
        </w:sdtContent>
      </w:sdt>
    </w:p>
    <w:p w14:paraId="6D2168D0" w14:textId="5B4AEEB7" w:rsidR="00826DF2" w:rsidRDefault="00826DF2" w:rsidP="00262255">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uIiwiTGFzdE5hbWUiOiJZaSIsIlByb3RlY3RlZCI6ZmFsc2UsIlNleCI6MCwiQ3JlYXRlZEJ5IjoiX01pbHVsIiwiQ3JlYXRlZE9uIjoiMjAyMS0xMi0xNFQyMTowMjoxMyIsIk1vZGlmaWVkQnkiOiJfTWlsdWwiLCJJZCI6ImNiMGQyOTkzLWY0YzUtNDVmYi1iZjM3LWRmZGE0ZWU5ZDA0NyIsIk1vZGlmaWVkT24iOiIyMDIxLTEyLTE0VDIxOjAyOjE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}</w:instrText>
          </w:r>
          <w:r w:rsidR="007E70EB">
            <w:fldChar w:fldCharType="separate"/>
          </w:r>
          <w:r w:rsidR="00584866">
            <w:t>[22]</w:t>
          </w:r>
          <w:r w:rsidR="007E70EB">
            <w:fldChar w:fldCharType="end"/>
          </w:r>
        </w:sdtContent>
      </w:sdt>
    </w:p>
    <w:p w14:paraId="404DB0A0" w14:textId="5DAE2C20" w:rsidR="00143E3E" w:rsidRDefault="003300A7" w:rsidP="00262255">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ten Achse entspricht der i-ten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zXSJ9XX0sIlRhZyI6IkNpdGF2aVBsYWNlaG9sZGVyIzQ1NjE2NjIyLWJmZDctNDZkNi04ZWM5LTE2ZDYzMDczMGI3MCIsIlRleHQiOiJbM10iLCJXQUlWZXJzaW9uIjoiNi4xMC4wLjAifQ==}</w:instrText>
          </w:r>
          <w:r w:rsidR="00A26A57">
            <w:fldChar w:fldCharType="separate"/>
          </w:r>
          <w:r w:rsidR="00E23DB6">
            <w:t>[3]</w:t>
          </w:r>
          <w:r w:rsidR="00A26A57">
            <w:fldChar w:fldCharType="end"/>
          </w:r>
        </w:sdtContent>
      </w:sdt>
    </w:p>
    <w:p w14:paraId="7F944F39" w14:textId="76E37B3C" w:rsidR="008F593C" w:rsidRDefault="008F593C" w:rsidP="00262255">
      <w:pPr>
        <w:pStyle w:val="berschrift2"/>
        <w:jc w:val="both"/>
      </w:pPr>
      <w:bookmarkStart w:id="7" w:name="_Ref81905548"/>
      <w:bookmarkStart w:id="8" w:name="_Toc90412111"/>
      <w:r>
        <w:t>Zielgruppen</w:t>
      </w:r>
      <w:bookmarkEnd w:id="7"/>
      <w:bookmarkEnd w:id="8"/>
    </w:p>
    <w:p w14:paraId="03D68D9B" w14:textId="55E57E48" w:rsidR="00647EEC" w:rsidRDefault="00B96344" w:rsidP="00262255">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r w:rsidR="004A78A9" w:rsidRPr="004A78A9">
        <w:t>Nachdem die Daten aufgenommen wurden, müssen sie in Formaten und an Orten gespeichert werden, an denen sie für andere Dienste leicht zugänglich sind</w:t>
      </w:r>
      <w:r w:rsidR="000B2078">
        <w:t>. Dieser Vorgang beschreibt d</w:t>
      </w:r>
      <w:r w:rsidR="0026251D">
        <w:t xml:space="preserve">as „Data </w:t>
      </w:r>
      <w:r w:rsidR="00A15C89">
        <w:t>C</w:t>
      </w:r>
      <w:r w:rsidR="0026251D">
        <w:t>leaning“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Exploratory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Im finalen Schritt dem „Model Deploymen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im Aufgabensektor der „Data Collection“ und des „Data Cleaning“.</w:t>
      </w:r>
      <w:r w:rsidR="00BC127C">
        <w:t xml:space="preserve"> Die Rolle des Data Analyst </w:t>
      </w:r>
      <w:r w:rsidR="003B7E03">
        <w:t>zielt auf die Anforderungen des „Data Cleaning“ und der</w:t>
      </w:r>
      <w:r w:rsidR="00C051DF" w:rsidRPr="00C051DF">
        <w:t xml:space="preserve"> </w:t>
      </w:r>
      <w:r w:rsidR="00C051DF">
        <w:t>„Exploratory Data Analysis“ ab.</w:t>
      </w:r>
      <w:r w:rsidR="00D6065F">
        <w:t xml:space="preserve"> </w:t>
      </w:r>
      <w:r w:rsidR="00D6065F" w:rsidRPr="00613A05">
        <w:t xml:space="preserve">Machin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Deployment“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4iLCJMYXN0TmFtZSI6Ik5hbnRhc2VuYW1hdCIsIlByb3RlY3RlZCI6ZmFsc2UsIlNleCI6MCwiQ3JlYXRlZEJ5IjoiX01pbHVsIiwiQ3JlYXRlZE9uIjoiMjAyMS0xMi0xNFQyMTowMjo0NCIsIk1vZGlmaWVkQnkiOiJfTWlsdWwiLCJJZCI6IjY2Mzc4ZTIwLWNjMzMtNDgwYy04YzY3LWU3Zjk4ZTVkYzNkNCIsIk1vZGlmaWVkT24iOiIyMDIxLTEyLTE0VDIxOjAyOjQ0IiwiUHJvamVjdCI6eyIkaWQiOiI1IiwiJHR5cGUiOiJTd2lzc0FjYWRlbWljLkNpdGF2aS5Qcm9qZWN0LCBTd2lzc0FjYWRlbWljLkNpdGF2aSJ9fV0sIkNpdGF0aW9uS2V5VXBkYXRlVHlwZSI6MCwiQ29sbGFib3JhdG9ycyI6W10sIkRhdGUiOiIyNy4wN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G93YXJkc2RhdGFzY2llbmNlLmNvbS90aGUtZGF0YS1zY2llbmNlLXByb2Nlc3MtYTE5ZWI3ZWJjNDFiIiwiVXJpU3RyaW5nIjoiaHR0cHM6Ly90b3dhcmRzZGF0YXNjaWVuY2UuY29tL3RoZS1kYXRhLXNjaWVuY2UtcHJvY2Vzcy1hMTllYjdlYmM0MW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YjRkOWUzMjItMjViMy00OTAwLWIyODQtOGY4MTdlN2ZmYzBmIiwiVGV4dCI6IlsxN10iLCJXQUlWZXJzaW9uIjoiNi4xMC4wLjAifQ==}</w:instrText>
          </w:r>
          <w:r w:rsidR="002A1471">
            <w:fldChar w:fldCharType="separate"/>
          </w:r>
          <w:r w:rsidR="00E23DB6">
            <w:t>[17]</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262255">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262255">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262255">
      <w:pPr>
        <w:pStyle w:val="berschrift2"/>
        <w:jc w:val="both"/>
      </w:pPr>
      <w:bookmarkStart w:id="9" w:name="_Toc90412112"/>
      <w:r>
        <w:t>Übe</w:t>
      </w:r>
      <w:r w:rsidR="00E4771A">
        <w:t>rblick und Beiträge</w:t>
      </w:r>
      <w:bookmarkEnd w:id="9"/>
    </w:p>
    <w:p w14:paraId="1E3C5914" w14:textId="4780DCC7" w:rsidR="00433043" w:rsidRDefault="00773D30" w:rsidP="00262255">
      <w:pPr>
        <w:jc w:val="both"/>
      </w:pPr>
      <w:r>
        <w:t>Die Informationsgrundlage</w:t>
      </w:r>
      <w:r w:rsidR="00D46D06">
        <w:t xml:space="preserve"> d</w:t>
      </w:r>
      <w:r w:rsidR="00714F43">
        <w:t>ieses Projektes bilde</w:t>
      </w:r>
      <w:r w:rsidR="006B6FE2">
        <w:t>n</w:t>
      </w:r>
      <w:r w:rsidR="00714F43">
        <w:t xml:space="preserve"> Daten</w:t>
      </w:r>
      <w:r w:rsidR="00B427E2">
        <w:t xml:space="preserve"> der Webseite „Kaggle“.</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4iLCJMYXN0TmFtZSI6Ikthc2xpd2FsIiwiUHJvdGVjdGVkIjpmYWxzZSwiU2V4IjowLCJDcmVhdGVkQnkiOiJfTWlsdWwiLCJDcmVhdGVkT24iOiIyMDIxLTEyLTE0VDIxOjAyOjU4IiwiTW9kaWZpZWRCeSI6Il9NaWx1bCIsIklkIjoiOTRhNzk4OGUtYzRiNC00ZTY3LWIyZDgtYmEyNGQ5Y2I1ODUxIiwiTW9kaWZpZWRPbiI6IjIwMjEtMTItMTRUMjE6MDI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thZ2dsZS5jb20vYXZpa2FzbGl3YWwvdXNlZC1jYXJzLXByaWNlLXByZWRpY3Rpb24/c2VsZWN0PXRyYWluLWRhdGEuY3N2LiIsIlVyaVN0cmluZyI6Imh0dHBzOi8vd3d3LmthZ2dsZS5jb20vY29sZWFybmluZ2xvdW5nZS91c2VkLWNhcnMtcHJpY2UtcHJlZGlj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lZWE4ZWVhYi0zYzc4LTRlZWItOTNkZS0zY2E0Nzc4MjUzODYiLCJUZXh0IjoiWzEyXSIsIldBSVZlcnNpb24iOiI2LjEwLjAuMCJ9}</w:instrText>
          </w:r>
          <w:r w:rsidR="00F36D78">
            <w:fldChar w:fldCharType="separate"/>
          </w:r>
          <w:r w:rsidR="00E23DB6">
            <w:t>[12]</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r w:rsidR="00A71D5F" w:rsidRPr="00A71D5F">
        <w:rPr>
          <w:i/>
          <w:iCs/>
        </w:rPr>
        <w:t>Kilometers</w:t>
      </w:r>
      <w:r w:rsidR="00C907B2">
        <w:rPr>
          <w:i/>
          <w:iCs/>
        </w:rPr>
        <w:t>_</w:t>
      </w:r>
      <w:r w:rsidR="007C1783" w:rsidRPr="00A71D5F">
        <w:rPr>
          <w:i/>
          <w:iCs/>
        </w:rPr>
        <w:t>Driven</w:t>
      </w:r>
      <w:r w:rsidR="00A71D5F">
        <w:rPr>
          <w:i/>
          <w:iCs/>
        </w:rPr>
        <w:t xml:space="preserve"> </w:t>
      </w:r>
      <w:r w:rsidR="00A71D5F" w:rsidRPr="00A71D5F">
        <w:t>(</w:t>
      </w:r>
      <w:r w:rsidR="00A71D5F">
        <w:t>deutsch:</w:t>
      </w:r>
      <w:r w:rsidR="007C1783">
        <w:t xml:space="preserve"> </w:t>
      </w:r>
      <w:r w:rsidR="00A71D5F">
        <w:t xml:space="preserve">gefahrene Kilometer), </w:t>
      </w:r>
      <w:r w:rsidR="00264FB2">
        <w:rPr>
          <w:i/>
          <w:iCs/>
        </w:rPr>
        <w:t>Fuel</w:t>
      </w:r>
      <w:r w:rsidR="00C907B2">
        <w:rPr>
          <w:i/>
          <w:iCs/>
        </w:rPr>
        <w:t>_</w:t>
      </w:r>
      <w:r w:rsidR="00264FB2">
        <w:rPr>
          <w:i/>
          <w:iCs/>
        </w:rPr>
        <w:t xml:space="preserve">Type </w:t>
      </w:r>
      <w:r w:rsidR="00264FB2">
        <w:t xml:space="preserve">(deutsch: Kraftstofftyp), </w:t>
      </w:r>
      <w:r w:rsidR="00A82964">
        <w:rPr>
          <w:i/>
          <w:iCs/>
        </w:rPr>
        <w:t xml:space="preserve">Transmission </w:t>
      </w:r>
      <w:r w:rsidR="00A82964">
        <w:t xml:space="preserve">(deutsch: Schaltgetriebe), </w:t>
      </w:r>
      <w:r w:rsidR="0059344A">
        <w:rPr>
          <w:i/>
          <w:iCs/>
        </w:rPr>
        <w:t xml:space="preserve">Owner Type </w:t>
      </w:r>
      <w:r w:rsidR="0059344A">
        <w:t xml:space="preserve">(deutsch: Vorbesitzer), </w:t>
      </w:r>
      <w:r w:rsidR="006A170C">
        <w:rPr>
          <w:i/>
          <w:iCs/>
        </w:rPr>
        <w:t xml:space="preserve">Mileag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r w:rsidR="009B06A9">
        <w:rPr>
          <w:i/>
          <w:iCs/>
        </w:rPr>
        <w:t>Ne</w:t>
      </w:r>
      <w:r w:rsidR="00C907B2">
        <w:rPr>
          <w:i/>
          <w:iCs/>
        </w:rPr>
        <w:t>w_</w:t>
      </w:r>
      <w:r w:rsidR="009B06A9">
        <w:rPr>
          <w:i/>
          <w:iCs/>
        </w:rPr>
        <w:t xml:space="preserve">Pric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w:t>
      </w:r>
      <w:r w:rsidR="00A45B36">
        <w:t>p</w:t>
      </w:r>
      <w:r w:rsidR="002B6714">
        <w:t>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eine Ausgabe gültiger Werte der Software des Online</w:t>
      </w:r>
      <w:r w:rsidR="00A45B36">
        <w:t>p</w:t>
      </w:r>
      <w:r w:rsidR="00DD1A57" w:rsidRPr="008F353F">
        <w:t xml:space="preserve">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die Unverzerrtheit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eine Unverzerrtheit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262255">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262255">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262255">
      <w:pPr>
        <w:pStyle w:val="berschrift1"/>
        <w:jc w:val="both"/>
      </w:pPr>
      <w:bookmarkStart w:id="10" w:name="_Ref80347550"/>
      <w:bookmarkStart w:id="11" w:name="_Toc90412113"/>
      <w:r>
        <w:t>Daten</w:t>
      </w:r>
      <w:bookmarkEnd w:id="10"/>
      <w:bookmarkEnd w:id="11"/>
    </w:p>
    <w:p w14:paraId="72E0E941" w14:textId="7F91E5D8" w:rsidR="00481FA0" w:rsidRDefault="00F5563C" w:rsidP="00262255">
      <w:pPr>
        <w:jc w:val="both"/>
      </w:pPr>
      <w:r>
        <w:t>Die Grundlage dieses Projekts bilden D</w:t>
      </w:r>
      <w:r w:rsidR="00481FA0">
        <w:t xml:space="preserve">atensätze </w:t>
      </w:r>
      <w:r w:rsidR="00C91324">
        <w:t xml:space="preserve">der Webseite </w:t>
      </w:r>
      <w:r w:rsidR="00DB02A7">
        <w:t>„Kaggle</w:t>
      </w:r>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4iLCJMYXN0TmFtZSI6Ikthc2xpd2FsIiwiUHJvdGVjdGVkIjpmYWxzZSwiU2V4IjowLCJDcmVhdGVkQnkiOiJfTWlsdWwiLCJDcmVhdGVkT24iOiIyMDIxLTEyLTE0VDIxOjAyOjU4IiwiTW9kaWZpZWRCeSI6Il9NaWx1bCIsIklkIjoiOTRhNzk4OGUtYzRiNC00ZTY3LWIyZDgtYmEyNGQ5Y2I1ODUxIiwiTW9kaWZpZWRPbiI6IjIwMjEtMTItMTRUMjE6MDI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thZ2dsZS5jb20vYXZpa2FzbGl3YWwvdXNlZC1jYXJzLXByaWNlLXByZWRpY3Rpb24/c2VsZWN0PXRyYWluLWRhdGEuY3N2LiIsIlVyaVN0cmluZyI6Imh0dHBzOi8vd3d3LmthZ2dsZS5jb20vY29sZWFybmluZ2xvdW5nZS91c2VkLWNhcnMtcHJpY2UtcHJlZGlj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mOGRkNmJkZS1mOTUzLTRiOTYtYThlMy1kZmVmM2Q3NDIyYjIiLCJUZXh0IjoiWzEyXSIsIldBSVZlcnNpb24iOiI2LjEwLjAuMCJ9}</w:instrText>
          </w:r>
          <w:r w:rsidR="006A068A">
            <w:fldChar w:fldCharType="separate"/>
          </w:r>
          <w:r w:rsidR="00E23DB6">
            <w:t>[12]</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r w:rsidR="005A0BFF" w:rsidRPr="005A0BFF">
        <w:rPr>
          <w:i/>
          <w:iCs/>
        </w:rPr>
        <w:t>Used Cars Price Prediction</w:t>
      </w:r>
      <w:r w:rsidR="00440BB4">
        <w:rPr>
          <w:i/>
          <w:iCs/>
        </w:rPr>
        <w:t xml:space="preserve"> </w:t>
      </w:r>
      <w:r w:rsidR="00440BB4">
        <w:t xml:space="preserve">des Nutzers </w:t>
      </w:r>
      <w:r w:rsidR="00E433B9">
        <w:rPr>
          <w:rStyle w:val="profilehead-display-name"/>
        </w:rPr>
        <w:t>Avi Kasliwal</w:t>
      </w:r>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Avi Kasliwal</w:t>
      </w:r>
      <w:r w:rsidR="007974F6">
        <w:rPr>
          <w:rStyle w:val="profilehead-display-name"/>
        </w:rPr>
        <w:t>s ist d</w:t>
      </w:r>
      <w:r w:rsidR="00701334">
        <w:rPr>
          <w:rStyle w:val="profilehead-display-name"/>
        </w:rPr>
        <w:t>ie</w:t>
      </w:r>
      <w:r w:rsidR="00401DDE">
        <w:rPr>
          <w:rStyle w:val="profilehead-display-name"/>
        </w:rPr>
        <w:t xml:space="preserve"> indische</w:t>
      </w:r>
      <w:r w:rsidR="00701334">
        <w:rPr>
          <w:rStyle w:val="profilehead-display-name"/>
        </w:rPr>
        <w:t xml:space="preserve"> Stadt </w:t>
      </w:r>
      <w:r w:rsidR="00701334">
        <w:t>Noida</w:t>
      </w:r>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l0ifV19LCJUYWciOiJDaXRhdmlQbGFjZWhvbGRlciNlZGMwMjM2Zi1iNGZjLTRjZDItYTYyMS1iY2UxMTNlNDIwMzAiLCJUZXh0IjoiWzZdIiwiV0FJVmVyc2lvbiI6IjYuMTAuMC4wIn0=}</w:instrText>
          </w:r>
          <w:r w:rsidR="0020640F">
            <w:fldChar w:fldCharType="separate"/>
          </w:r>
          <w:r w:rsidR="00E23DB6">
            <w:t>[6]</w:t>
          </w:r>
          <w:r w:rsidR="0020640F">
            <w:fldChar w:fldCharType="end"/>
          </w:r>
        </w:sdtContent>
      </w:sdt>
    </w:p>
    <w:p w14:paraId="6160C6C9" w14:textId="27FB0A6C" w:rsidR="004A2AFD" w:rsidRPr="00172CF9" w:rsidRDefault="00A163B6" w:rsidP="00262255">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original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r w:rsidR="000C191B" w:rsidRPr="00A71D5F">
        <w:rPr>
          <w:i/>
          <w:iCs/>
        </w:rPr>
        <w:t>Kilometers</w:t>
      </w:r>
      <w:r w:rsidR="00C907B2">
        <w:rPr>
          <w:i/>
          <w:iCs/>
        </w:rPr>
        <w:t>_</w:t>
      </w:r>
      <w:r w:rsidR="000C191B" w:rsidRPr="00A71D5F">
        <w:rPr>
          <w:i/>
          <w:iCs/>
        </w:rPr>
        <w:t>Driven</w:t>
      </w:r>
      <w:r w:rsidR="000C191B">
        <w:rPr>
          <w:i/>
          <w:iCs/>
        </w:rPr>
        <w:t xml:space="preserve"> </w:t>
      </w:r>
      <w:r w:rsidR="000C191B" w:rsidRPr="00A71D5F">
        <w:t>(</w:t>
      </w:r>
      <w:r w:rsidR="000C191B">
        <w:t xml:space="preserve">deutsch: gefahrene Kilometer), </w:t>
      </w:r>
      <w:r w:rsidR="000C191B">
        <w:rPr>
          <w:i/>
          <w:iCs/>
        </w:rPr>
        <w:t>Fuel</w:t>
      </w:r>
      <w:r w:rsidR="00C54840">
        <w:rPr>
          <w:i/>
          <w:iCs/>
        </w:rPr>
        <w:t>_</w:t>
      </w:r>
      <w:r w:rsidR="000C191B">
        <w:rPr>
          <w:i/>
          <w:iCs/>
        </w:rPr>
        <w:t xml:space="preserve">Type </w:t>
      </w:r>
      <w:r w:rsidR="000C191B">
        <w:t xml:space="preserve">(deutsch: Kraftstofftyp), </w:t>
      </w:r>
      <w:r w:rsidR="000C191B">
        <w:rPr>
          <w:i/>
          <w:iCs/>
        </w:rPr>
        <w:t xml:space="preserve">Transmission </w:t>
      </w:r>
      <w:r w:rsidR="000C191B">
        <w:t xml:space="preserve">(deutsch: Schaltgetriebe), </w:t>
      </w:r>
      <w:r w:rsidR="000C191B">
        <w:rPr>
          <w:i/>
          <w:iCs/>
        </w:rPr>
        <w:t>Owner</w:t>
      </w:r>
      <w:r w:rsidR="00C907B2">
        <w:rPr>
          <w:i/>
          <w:iCs/>
        </w:rPr>
        <w:t>_</w:t>
      </w:r>
      <w:r w:rsidR="000C191B">
        <w:rPr>
          <w:i/>
          <w:iCs/>
        </w:rPr>
        <w:t xml:space="preserve">Type </w:t>
      </w:r>
      <w:r w:rsidR="000C191B">
        <w:t xml:space="preserve">(deutsch: Vorbesitzer), </w:t>
      </w:r>
      <w:r w:rsidR="000C191B">
        <w:rPr>
          <w:i/>
          <w:iCs/>
        </w:rPr>
        <w:t xml:space="preserve">Mileag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r w:rsidR="000C191B">
        <w:rPr>
          <w:i/>
          <w:iCs/>
        </w:rPr>
        <w:t>New</w:t>
      </w:r>
      <w:r w:rsidR="00C907B2">
        <w:rPr>
          <w:i/>
          <w:iCs/>
        </w:rPr>
        <w:t>_</w:t>
      </w:r>
      <w:r w:rsidR="000C191B">
        <w:rPr>
          <w:i/>
          <w:iCs/>
        </w:rPr>
        <w:t xml:space="preserve">Pric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r w:rsidR="004A2A7D" w:rsidRPr="00C54840">
        <w:rPr>
          <w:i/>
          <w:iCs/>
        </w:rPr>
        <w:t>Kilometers</w:t>
      </w:r>
      <w:r w:rsidR="00C54840" w:rsidRPr="00C54840">
        <w:rPr>
          <w:i/>
          <w:iCs/>
        </w:rPr>
        <w:t>_</w:t>
      </w:r>
      <w:r w:rsidR="004A2A7D" w:rsidRPr="00C54840">
        <w:rPr>
          <w:i/>
          <w:iCs/>
        </w:rPr>
        <w:t>Driven</w:t>
      </w:r>
      <w:r w:rsidR="004A2A7D">
        <w:t xml:space="preserve"> geben Auskunft über die gefahrenen Kilometer </w:t>
      </w:r>
      <w:r w:rsidR="00F55A54">
        <w:t xml:space="preserve">des Fahrzeugs </w:t>
      </w:r>
      <w:r w:rsidR="004A2A7D">
        <w:t xml:space="preserve">durch Vorbesitzer. </w:t>
      </w:r>
      <w:r w:rsidR="00C54840" w:rsidRPr="00C54840">
        <w:rPr>
          <w:i/>
          <w:iCs/>
        </w:rPr>
        <w:t>Fuel</w:t>
      </w:r>
      <w:r w:rsidR="00C54840">
        <w:rPr>
          <w:i/>
          <w:iCs/>
        </w:rPr>
        <w:t>_</w:t>
      </w:r>
      <w:r w:rsidR="00C54840" w:rsidRPr="00C54840">
        <w:rPr>
          <w:i/>
          <w:iCs/>
        </w:rPr>
        <w:t>Type</w:t>
      </w:r>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r w:rsidR="00D0615F">
        <w:rPr>
          <w:i/>
          <w:iCs/>
        </w:rPr>
        <w:t>Owner_Type</w:t>
      </w:r>
      <w:r w:rsidR="001652D3">
        <w:rPr>
          <w:i/>
          <w:iCs/>
        </w:rPr>
        <w:t xml:space="preserve">s </w:t>
      </w:r>
      <w:r w:rsidR="001652D3">
        <w:t>wird beschrieben wie viele Vorbesitzer das Fahr</w:t>
      </w:r>
      <w:r w:rsidR="00F71170">
        <w:t xml:space="preserve">zeug in Benutzung hatten. </w:t>
      </w:r>
      <w:r w:rsidR="00EC01E9">
        <w:rPr>
          <w:i/>
          <w:iCs/>
        </w:rPr>
        <w:t xml:space="preserve">Mileag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r w:rsidR="00C133BC">
        <w:rPr>
          <w:i/>
          <w:iCs/>
        </w:rPr>
        <w:t xml:space="preserve">New_Pric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262255">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262255">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Owner Type </w:t>
      </w:r>
      <w:r w:rsidR="00D36264" w:rsidRPr="00D36264">
        <w:t>und</w:t>
      </w:r>
      <w:r w:rsidR="00D36264">
        <w:rPr>
          <w:i/>
          <w:iCs/>
        </w:rPr>
        <w:t xml:space="preserve"> Price </w:t>
      </w:r>
      <w:r w:rsidR="00D36264">
        <w:t xml:space="preserve">vollständig gedeckt sind. Die Informationen in den Spalten </w:t>
      </w:r>
      <w:r w:rsidR="00A82C7F" w:rsidRPr="00A82C7F">
        <w:rPr>
          <w:i/>
          <w:iCs/>
        </w:rPr>
        <w:t>Mileage,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Mileag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r w:rsidR="001A51D1" w:rsidRPr="001A51D1">
        <w:rPr>
          <w:i/>
          <w:iCs/>
        </w:rPr>
        <w:t xml:space="preserve">kmpl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A0472B9" w:rsidR="008F593C" w:rsidRDefault="008F593C" w:rsidP="00262255">
      <w:pPr>
        <w:pStyle w:val="berschrift2"/>
        <w:jc w:val="both"/>
      </w:pPr>
      <w:bookmarkStart w:id="12" w:name="_Toc90412114"/>
      <w:r>
        <w:t>Technische B</w:t>
      </w:r>
      <w:r w:rsidR="00E4247C">
        <w:t>e</w:t>
      </w:r>
      <w:r>
        <w:t>reitstellung der Daten</w:t>
      </w:r>
      <w:bookmarkEnd w:id="12"/>
    </w:p>
    <w:p w14:paraId="6B5CA210" w14:textId="76459D24" w:rsidR="002C72D6" w:rsidRDefault="002A6F74" w:rsidP="00262255">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4iLCJMYXN0TmFtZSI6Ikthc2xpd2FsIiwiUHJvdGVjdGVkIjpmYWxzZSwiU2V4IjowLCJDcmVhdGVkQnkiOiJfTWlsdWwiLCJDcmVhdGVkT24iOiIyMDIxLTEyLTE0VDIxOjAyOjU4IiwiTW9kaWZpZWRCeSI6Il9NaWx1bCIsIklkIjoiOTRhNzk4OGUtYzRiNC00ZTY3LWIyZDgtYmEyNGQ5Y2I1ODUxIiwiTW9kaWZpZWRPbiI6IjIwMjEtMTItMTRUMjE6MDI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thZ2dsZS5jb20vYXZpa2FzbGl3YWwvdXNlZC1jYXJzLXByaWNlLXByZWRpY3Rpb24/c2VsZWN0PXRyYWluLWRhdGEuY3N2LiIsIlVyaVN0cmluZyI6Imh0dHBzOi8vd3d3LmthZ2dsZS5jb20vY29sZWFybmluZ2xvdW5nZS91c2VkLWNhcnMtcHJpY2UtcHJlZGlj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kZGZhY2Y2Mi01NDNhLTRkY2UtYTFhNi0wM2ZhODljMzZmMmYiLCJUZXh0IjoiWzEyXSIsIldBSVZlcnNpb24iOiI2LjEwLjAuMCJ9}</w:instrText>
          </w:r>
          <w:r w:rsidR="00400064">
            <w:fldChar w:fldCharType="separate"/>
          </w:r>
          <w:r w:rsidR="00E23DB6">
            <w:t>[12]</w:t>
          </w:r>
          <w:r w:rsidR="00400064">
            <w:fldChar w:fldCharType="end"/>
          </w:r>
        </w:sdtContent>
      </w:sdt>
      <w:r w:rsidR="008D6856">
        <w:t xml:space="preserve"> Eine CSV-Datei </w:t>
      </w:r>
      <w:r w:rsidR="00AF6240">
        <w:t>ist definiert als</w:t>
      </w:r>
      <w:r w:rsidR="008D6856">
        <w:t xml:space="preserve"> Comma-Seperated-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6DBB57F4" w:rsidR="00AD3F73" w:rsidRPr="00C91510" w:rsidRDefault="00AD3F73" w:rsidP="00262255">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LiIsIkxhc3ROYW1lIjoiTGluZG5lciIsIlByb3RlY3RlZCI6ZmFsc2UsIlNleCI6MCwiQ3JlYXRlZEJ5IjoiX01pbHVsIiwiQ3JlYXRlZE9uIjoiMjAyMS0xMi0xNFQyMTowMjo1NCIsIk1vZGlmaWVkQnkiOiJfTWlsdWwiLCJJZCI6ImE2MWNmMzQ2LTM1ZmQtNGM1OC05NWI1LWE2YzJmZjFlMWE2NyIsIk1vZGlmaWVkT24iOiIyMDIxLTEyLTE0VDIxOjAyOjU0IiwiUHJvamVjdCI6eyIkaWQiOiI1IiwiJHR5cGUiOiJTd2lzc0FjYWRlbWljLkNpdGF2aS5Qcm9qZWN0LCBTd2lzc0FjYWRlbWljLkNpdGF2aSJ9fV0sIkNpdGF0aW9uS2V5VXBkYXRlVHlwZSI6MCwiQ29sbGFib3JhdG9ycyI6W10sIkRhdGUiOiIyOS4xMi4yMDI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taWx1MTk5Mi9FbG0tUHJvamVrdC1Vc2VkLUNhcnMtLS1tYWluIiwiVXJpU3RyaW5nIjoiaHR0cHM6Ly9naXRodWIuY29tL21pbHUxOTkyL0VsbS1Qcm9qZWt0LVVzZWQtQ2Fycy0tLW1haW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jYmRkNjMxYy01ZTBiLTQwNjYtYmY1MS1kMTFmN2JmMzkwZDMiLCJUZXh0IjoiWzEzXSIsIldBSVZlcnNpb24iOiI2LjEwLjAuMCJ9}</w:instrText>
          </w:r>
          <w:r w:rsidR="006A068A">
            <w:fldChar w:fldCharType="separate"/>
          </w:r>
          <w:r w:rsidR="00E23DB6">
            <w:t>[13]</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 xml:space="preserve">.csv </w:t>
      </w:r>
      <w:r w:rsidR="00012E73">
        <w:t xml:space="preserve">Datei </w:t>
      </w:r>
      <w:r w:rsidR="00E22254">
        <w:t xml:space="preserve">im </w:t>
      </w:r>
      <w:r w:rsidR="00E22254">
        <w:rPr>
          <w:i/>
          <w:iCs/>
        </w:rPr>
        <w:t xml:space="preserve">data </w:t>
      </w:r>
      <w:r w:rsidR="00E22254">
        <w:t xml:space="preserve">Ortner </w:t>
      </w:r>
      <w:r w:rsidR="00012E73">
        <w:t>vorzufinden.</w:t>
      </w:r>
      <w:r w:rsidR="001D77DC">
        <w:t xml:space="preserve"> Die Baumhierarchie arbeitet mit dem Dateiformat </w:t>
      </w:r>
      <w:r w:rsidR="001D77DC">
        <w:rPr>
          <w:i/>
          <w:iCs/>
        </w:rPr>
        <w:t>.json</w:t>
      </w:r>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r w:rsidR="00FA0722" w:rsidRPr="00FA0722">
        <w:rPr>
          <w:b/>
          <w:bCs/>
          <w:i/>
          <w:iCs/>
        </w:rPr>
        <w:t>O</w:t>
      </w:r>
      <w:r w:rsidR="00FA0722" w:rsidRPr="00FA0722">
        <w:rPr>
          <w:i/>
          <w:iCs/>
        </w:rPr>
        <w:t xml:space="preserve">bject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r w:rsidR="00291216">
        <w:rPr>
          <w:i/>
          <w:iCs/>
        </w:rPr>
        <w:t xml:space="preserve">AufbereiteteDaten </w:t>
      </w:r>
      <w:r w:rsidR="00C91510">
        <w:t>zu entnehmen.</w:t>
      </w:r>
    </w:p>
    <w:p w14:paraId="0E8BB652" w14:textId="5C8A3573" w:rsidR="00F460B5" w:rsidRDefault="008F593C" w:rsidP="00262255">
      <w:pPr>
        <w:pStyle w:val="berschrift2"/>
        <w:jc w:val="both"/>
      </w:pPr>
      <w:bookmarkStart w:id="13" w:name="_Ref80347685"/>
      <w:bookmarkStart w:id="14" w:name="_Toc90412115"/>
      <w:r>
        <w:t>Datenv</w:t>
      </w:r>
      <w:r w:rsidR="00B83701">
        <w:t>orverarbeitung</w:t>
      </w:r>
      <w:bookmarkEnd w:id="13"/>
      <w:bookmarkEnd w:id="14"/>
    </w:p>
    <w:p w14:paraId="28A99F03" w14:textId="5F5FC493" w:rsidR="008346F3" w:rsidRDefault="00D51376" w:rsidP="00262255">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262255">
      <w:pPr>
        <w:jc w:val="both"/>
      </w:pPr>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262255">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r w:rsidR="00BD650B">
        <w:rPr>
          <w:i/>
          <w:iCs/>
        </w:rPr>
        <w:t>Mileag</w:t>
      </w:r>
      <w:r w:rsidR="005C1C78">
        <w:rPr>
          <w:i/>
          <w:iCs/>
        </w:rPr>
        <w:t>e</w:t>
      </w:r>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r w:rsidR="009D07F8">
        <w:rPr>
          <w:i/>
          <w:iCs/>
        </w:rPr>
        <w:t>New_Price</w:t>
      </w:r>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ins deutsche übersetzt.</w:t>
      </w:r>
    </w:p>
    <w:p w14:paraId="54220FF0" w14:textId="36FEBE46" w:rsidR="00665D22" w:rsidRDefault="009E64B9" w:rsidP="00262255">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r w:rsidR="00786D2A">
        <w:rPr>
          <w:i/>
          <w:iCs/>
        </w:rPr>
        <w:t xml:space="preserve">Mileage </w:t>
      </w:r>
      <w:r w:rsidR="00786D2A">
        <w:t xml:space="preserve">in </w:t>
      </w:r>
      <w:r w:rsidR="00786D2A" w:rsidRPr="00786D2A">
        <w:rPr>
          <w:i/>
          <w:iCs/>
        </w:rPr>
        <w:t>kmpl</w:t>
      </w:r>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r w:rsidR="00F2402F">
        <w:t>h</w:t>
      </w:r>
      <w:r w:rsidR="000450C7">
        <w:t>orse</w:t>
      </w:r>
      <w:r w:rsidR="00F2402F">
        <w:t>p</w:t>
      </w:r>
      <w:r w:rsidR="000450C7">
        <w:t xml:space="preserve">ower.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r w:rsidR="002C0F53" w:rsidRPr="002C0F53">
        <w:rPr>
          <w:i/>
          <w:iCs/>
        </w:rPr>
        <w:t xml:space="preserve">Lakh </w:t>
      </w:r>
      <w:r w:rsidR="002C0F53">
        <w:t xml:space="preserve">angegeben. </w:t>
      </w:r>
      <w:r w:rsidR="002C0F53">
        <w:rPr>
          <w:i/>
          <w:iCs/>
        </w:rPr>
        <w:t>Lak</w:t>
      </w:r>
      <w:r w:rsidR="00047DA4">
        <w:rPr>
          <w:i/>
          <w:iCs/>
        </w:rPr>
        <w:t xml:space="preserve">h </w:t>
      </w:r>
      <w:r w:rsidR="003D49E4">
        <w:t xml:space="preserve">gilt als südasiatischen Zahlenwort für </w:t>
      </w:r>
      <w:r w:rsidR="000E294A">
        <w:t>einhundertausend.</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ZGljdGlvbmFyeS5jb20vYnJvd3NlL2xha2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}</w:instrText>
          </w:r>
          <w:r w:rsidR="008C0D99">
            <w:fldChar w:fldCharType="separate"/>
          </w:r>
          <w:r w:rsidR="00E23DB6">
            <w:t>[8]</w:t>
          </w:r>
          <w:r w:rsidR="008C0D99">
            <w:fldChar w:fldCharType="end"/>
          </w:r>
        </w:sdtContent>
      </w:sdt>
      <w:r w:rsidR="008E249D">
        <w:t xml:space="preserve"> Insbesondere im Zusammenhang mit der Angabe der indischen Währung </w:t>
      </w:r>
      <w:r w:rsidR="009A7D78">
        <w:rPr>
          <w:i/>
          <w:iCs/>
        </w:rPr>
        <w:t xml:space="preserve">Indisch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r w:rsidR="00031442">
        <w:rPr>
          <w:i/>
          <w:iCs/>
        </w:rPr>
        <w:t>Lak</w:t>
      </w:r>
      <w:r w:rsidR="009B0417">
        <w:rPr>
          <w:i/>
          <w:iCs/>
        </w:rPr>
        <w:t>h</w:t>
      </w:r>
      <w:r w:rsidR="00E35460">
        <w:rPr>
          <w:i/>
          <w:iCs/>
        </w:rPr>
        <w:t xml:space="preserve">, einhunderttausend </w:t>
      </w:r>
      <w:r w:rsidR="00B45176">
        <w:t>Indischen Rupien</w:t>
      </w:r>
      <w:r w:rsidR="00E35460">
        <w:rPr>
          <w:i/>
          <w:iCs/>
        </w:rPr>
        <w:t>.</w:t>
      </w:r>
      <w:r w:rsidR="00B45176">
        <w:rPr>
          <w:i/>
          <w:iCs/>
        </w:rPr>
        <w:t xml:space="preserve"> </w:t>
      </w:r>
      <w:r w:rsidR="00B45176">
        <w:t xml:space="preserve">Zusätzlich liegt der Wechselkurs von </w:t>
      </w:r>
      <w:r w:rsidR="00F7162D" w:rsidRPr="00CD222C">
        <w:rPr>
          <w:i/>
          <w:iCs/>
        </w:rPr>
        <w:t>Indischen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}</w:instrText>
          </w:r>
          <w:r w:rsidR="006F0B9B">
            <w:fldChar w:fldCharType="separate"/>
          </w:r>
          <w:r w:rsidR="00E23DB6">
            <w:t>[9]</w:t>
          </w:r>
          <w:r w:rsidR="006F0B9B">
            <w:fldChar w:fldCharType="end"/>
          </w:r>
        </w:sdtContent>
      </w:sdt>
      <w:r w:rsidR="00583892">
        <w:t xml:space="preserve"> </w:t>
      </w:r>
      <w:r w:rsidR="00C42EBB">
        <w:t xml:space="preserve">Entsprechend dieser </w:t>
      </w:r>
      <w:r w:rsidR="00803048">
        <w:t xml:space="preserve">Annahmen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}</w:instrText>
          </w:r>
          <w:r w:rsidR="0091482A">
            <w:fldChar w:fldCharType="separate"/>
          </w:r>
          <w:r w:rsidR="00E23DB6">
            <w:t>[5, 16]</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262255">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csv</w:t>
      </w:r>
      <w:r w:rsidR="006B6233">
        <w:t xml:space="preserve"> in </w:t>
      </w:r>
      <w:r w:rsidR="006B6233" w:rsidRPr="006B6233">
        <w:rPr>
          <w:i/>
          <w:iCs/>
        </w:rPr>
        <w:t>.json</w:t>
      </w:r>
      <w:r w:rsidR="006B6233">
        <w:t xml:space="preserve"> </w:t>
      </w:r>
      <w:r w:rsidR="0078420F">
        <w:t xml:space="preserve">notwendig. </w:t>
      </w:r>
      <w:r w:rsidR="006B0FC8">
        <w:t xml:space="preserve">In diesem Zusammenhang besteht die Möglichkeit die Daten aus </w:t>
      </w:r>
      <w:r w:rsidR="00E265BD">
        <w:t xml:space="preserve">Microsoft Excel in eine </w:t>
      </w:r>
      <w:r w:rsidR="00B5144F" w:rsidRPr="00B5144F">
        <w:rPr>
          <w:i/>
          <w:iCs/>
        </w:rPr>
        <w:t>.json</w:t>
      </w:r>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Die entsprechende .</w:t>
      </w:r>
      <w:r w:rsidR="004F3E54">
        <w:rPr>
          <w:i/>
          <w:iCs/>
        </w:rPr>
        <w:t xml:space="preserve">json </w:t>
      </w:r>
      <w:r w:rsidR="004F3E54">
        <w:t xml:space="preserve">Datei ist im Ordner </w:t>
      </w:r>
      <w:r w:rsidR="004F3E54">
        <w:rPr>
          <w:i/>
          <w:iCs/>
        </w:rPr>
        <w:t xml:space="preserve">AufbereiteteDaten </w:t>
      </w:r>
      <w:r w:rsidR="00B806C4">
        <w:t xml:space="preserve">unter dem Namen </w:t>
      </w:r>
      <w:r w:rsidR="00B806C4" w:rsidRPr="00B806C4">
        <w:rPr>
          <w:i/>
          <w:iCs/>
        </w:rPr>
        <w:t>LocationCar</w:t>
      </w:r>
      <w:r w:rsidR="00B806C4">
        <w:rPr>
          <w:i/>
          <w:iCs/>
        </w:rPr>
        <w:t xml:space="preserve">.json </w:t>
      </w:r>
      <w:r w:rsidR="00B806C4">
        <w:t>vorzufinden.</w:t>
      </w:r>
    </w:p>
    <w:p w14:paraId="3C712177" w14:textId="453D52CE" w:rsidR="00EF2C53" w:rsidRDefault="00854066" w:rsidP="00262255">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262255">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csv</w:t>
      </w:r>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262255">
      <w:pPr>
        <w:pStyle w:val="berschrift1"/>
        <w:jc w:val="both"/>
      </w:pPr>
      <w:bookmarkStart w:id="15" w:name="_Toc90412116"/>
      <w:r>
        <w:t>Visualisierungen</w:t>
      </w:r>
      <w:bookmarkEnd w:id="15"/>
    </w:p>
    <w:p w14:paraId="6E319387" w14:textId="65224AC4" w:rsidR="00FB0901" w:rsidRDefault="007E0AB5" w:rsidP="00262255">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262255">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262255">
      <w:pPr>
        <w:pStyle w:val="berschrift2"/>
        <w:jc w:val="both"/>
      </w:pPr>
      <w:bookmarkStart w:id="16" w:name="_Ref89633246"/>
      <w:bookmarkStart w:id="17" w:name="_Toc90412117"/>
      <w:r>
        <w:t xml:space="preserve">Analyse der </w:t>
      </w:r>
      <w:r w:rsidR="00E77048">
        <w:t>Anwendungsaufgaben</w:t>
      </w:r>
      <w:bookmarkEnd w:id="16"/>
      <w:bookmarkEnd w:id="17"/>
    </w:p>
    <w:p w14:paraId="60962DF6" w14:textId="77777777" w:rsidR="006141B0" w:rsidRDefault="00120B73" w:rsidP="00262255">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262255">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262255">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Hover“-</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 xml:space="preserve">Mit Hilfe einer solchen „Hover“-Funktion </w:t>
      </w:r>
      <w:r w:rsidR="00453865">
        <w:t>kann diese Problematik umgangen werden.</w:t>
      </w:r>
    </w:p>
    <w:p w14:paraId="43B33886" w14:textId="5778A9DC" w:rsidR="007B5E73" w:rsidRPr="009D684B" w:rsidRDefault="00453865" w:rsidP="00262255">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Hover“-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262255">
      <w:pPr>
        <w:pStyle w:val="berschrift2"/>
        <w:jc w:val="both"/>
      </w:pPr>
      <w:bookmarkStart w:id="18" w:name="_Toc90412118"/>
      <w:r>
        <w:t>Anforderungen an die Visualisierungen</w:t>
      </w:r>
      <w:bookmarkEnd w:id="18"/>
    </w:p>
    <w:p w14:paraId="0828F38F" w14:textId="4B1936B0" w:rsidR="00283937" w:rsidRDefault="006F13E3" w:rsidP="00262255">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262255">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262255">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Hover“</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262255">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Hover</w:t>
      </w:r>
      <w:r w:rsidR="00AA1A38">
        <w:t>“-Funktion eingeführt.</w:t>
      </w:r>
    </w:p>
    <w:p w14:paraId="7734C7DF" w14:textId="1031A188" w:rsidR="003C3E6D" w:rsidRPr="00283937" w:rsidRDefault="00860F5E" w:rsidP="00262255">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262255">
      <w:pPr>
        <w:pStyle w:val="berschrift2"/>
        <w:jc w:val="both"/>
      </w:pPr>
      <w:bookmarkStart w:id="19" w:name="_Toc90412119"/>
      <w:r>
        <w:t>Präsentation der Visualisierung</w:t>
      </w:r>
      <w:bookmarkEnd w:id="19"/>
    </w:p>
    <w:p w14:paraId="63B10E4C" w14:textId="5B0E98A0" w:rsidR="004F6E9C" w:rsidRPr="004F6E9C" w:rsidRDefault="004F6E9C" w:rsidP="00262255">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262255">
      <w:pPr>
        <w:pStyle w:val="berschrift3"/>
        <w:jc w:val="both"/>
      </w:pPr>
      <w:bookmarkStart w:id="20" w:name="_Toc90412120"/>
      <w:r w:rsidRPr="00F971C1">
        <w:t>Visualisierung Eins</w:t>
      </w:r>
      <w:bookmarkEnd w:id="20"/>
    </w:p>
    <w:p w14:paraId="192AE6D2" w14:textId="07940F20" w:rsidR="009440F9" w:rsidRDefault="004F39E9" w:rsidP="00262255">
      <w:pPr>
        <w:jc w:val="both"/>
      </w:pPr>
      <w:r>
        <w:rPr>
          <w:noProof/>
        </w:rPr>
        <mc:AlternateContent>
          <mc:Choice Requires="wps">
            <w:drawing>
              <wp:anchor distT="45720" distB="45720" distL="114300" distR="114300" simplePos="0" relativeHeight="251658242"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482FBDC7" w:rsidR="004F39E9" w:rsidRPr="007930D3" w:rsidRDefault="004F39E9" w:rsidP="00262255">
      <w:pPr>
        <w:pStyle w:val="Beschriftung"/>
        <w:jc w:val="both"/>
      </w:pPr>
      <w:bookmarkStart w:id="21" w:name="_Ref80363796"/>
      <w:bookmarkStart w:id="22" w:name="_Ref89855109"/>
      <w:r w:rsidRPr="007930D3">
        <w:t xml:space="preserve">Abbildung </w:t>
      </w:r>
      <w:fldSimple w:instr=" SEQ Abbildung \* ARABIC ">
        <w:r w:rsidR="00A05F69">
          <w:rPr>
            <w:noProof/>
          </w:rPr>
          <w:t>2</w:t>
        </w:r>
      </w:fldSimple>
      <w:bookmarkEnd w:id="21"/>
      <w:r w:rsidRPr="007930D3">
        <w:t xml:space="preserve">: </w:t>
      </w:r>
      <w:r>
        <w:t>Auszug aus der Baumhierarchie</w:t>
      </w:r>
      <w:r w:rsidRPr="007930D3">
        <w:t xml:space="preserve"> (Quelle: eigene Darstellung)</w:t>
      </w:r>
      <w:bookmarkEnd w:id="22"/>
    </w:p>
    <w:p w14:paraId="797B44A8" w14:textId="562847CE" w:rsidR="004F39E9" w:rsidRDefault="004F39E9" w:rsidP="00262255">
      <w:pPr>
        <w:jc w:val="both"/>
      </w:pPr>
    </w:p>
    <w:p w14:paraId="10471E8C" w14:textId="1C582B7B" w:rsidR="004E3BA5" w:rsidRPr="00B57E3C" w:rsidRDefault="00DB6AF2" w:rsidP="00262255">
      <w:pPr>
        <w:jc w:val="both"/>
      </w:pPr>
      <w:r>
        <w:t xml:space="preserve">Das Baumdiagramm besitzt </w:t>
      </w:r>
      <w:r w:rsidR="00AA2DEE">
        <w:t>3</w:t>
      </w:r>
      <w:r>
        <w:t xml:space="preserve"> Ebenen. </w:t>
      </w:r>
      <w:r w:rsidRPr="000873E5">
        <w:rPr>
          <w:color w:val="FF0000"/>
        </w:rPr>
        <w:t>Die Wurzel e</w:t>
      </w:r>
      <w:r w:rsidR="00224927" w:rsidRPr="000873E5">
        <w:rPr>
          <w:color w:val="FF0000"/>
        </w:rPr>
        <w:t>nt</w:t>
      </w:r>
      <w:r w:rsidRPr="000873E5">
        <w:rPr>
          <w:color w:val="FF0000"/>
        </w:rPr>
        <w:t xml:space="preserve">spricht </w:t>
      </w:r>
      <w:r w:rsidR="00F91A16" w:rsidRPr="000873E5">
        <w:rPr>
          <w:color w:val="FF0000"/>
        </w:rPr>
        <w:t>der Quelle der Marken der Gebrauchtwagen. A</w:t>
      </w:r>
      <w:r w:rsidR="00AA2DEE" w:rsidRPr="000873E5">
        <w:rPr>
          <w:color w:val="FF0000"/>
        </w:rPr>
        <w:t xml:space="preserve">uf der Zwischenebene liegt eine </w:t>
      </w:r>
      <w:r w:rsidR="00900700" w:rsidRPr="000873E5">
        <w:rPr>
          <w:color w:val="FF0000"/>
        </w:rPr>
        <w:t xml:space="preserve">namentliche Unterscheidung dieser vor. Die unterste Ebene </w:t>
      </w:r>
      <w:r w:rsidR="006A0E36" w:rsidRPr="000873E5">
        <w:rPr>
          <w:color w:val="FF0000"/>
        </w:rPr>
        <w:t xml:space="preserve">differenziert die Modelle innerhalb der Marken. </w:t>
      </w:r>
      <w:r w:rsidR="002E15F2" w:rsidRPr="000873E5">
        <w:rPr>
          <w:color w:val="FF0000"/>
        </w:rPr>
        <w:t xml:space="preserve">Aus Perspektive der Übersichtlichkeit wurden Knoten rot eingefärbt. </w:t>
      </w:r>
      <w:r w:rsidR="005D65CC" w:rsidRPr="000873E5">
        <w:rPr>
          <w:color w:val="FF0000"/>
        </w:rPr>
        <w:t xml:space="preserve">Entsprechend konnten </w:t>
      </w:r>
      <w:r w:rsidR="0057695C" w:rsidRPr="000873E5">
        <w:rPr>
          <w:color w:val="FF0000"/>
        </w:rPr>
        <w:t xml:space="preserve">die Anforderungen, der </w:t>
      </w:r>
      <w:r w:rsidR="000919F8" w:rsidRPr="000873E5">
        <w:rPr>
          <w:color w:val="FF0000"/>
        </w:rPr>
        <w:t>hierarchischen Strukturierung und Übersichtlichkeit</w:t>
      </w:r>
      <w:r w:rsidR="00D92CAB" w:rsidRPr="000873E5">
        <w:rPr>
          <w:color w:val="FF0000"/>
        </w:rPr>
        <w:t xml:space="preserve"> der Darstellung, umgesetzt werden. </w:t>
      </w:r>
      <w:r w:rsidR="003756DC" w:rsidRPr="000873E5">
        <w:rPr>
          <w:color w:val="FF0000"/>
        </w:rPr>
        <w:t>D</w:t>
      </w:r>
      <w:r w:rsidR="00280859" w:rsidRPr="000873E5">
        <w:rPr>
          <w:color w:val="FF0000"/>
        </w:rPr>
        <w:t xml:space="preserve">ie Visualisierung </w:t>
      </w:r>
      <w:r w:rsidR="00280859">
        <w:t>basiert auf dem Datenformat einer</w:t>
      </w:r>
      <w:r w:rsidR="00280859" w:rsidRPr="00280859">
        <w:rPr>
          <w:i/>
          <w:iCs/>
        </w:rPr>
        <w:t xml:space="preserve"> .json</w:t>
      </w:r>
      <w:r w:rsidR="00280859">
        <w:rPr>
          <w:i/>
          <w:iCs/>
        </w:rPr>
        <w:t xml:space="preserve"> </w:t>
      </w:r>
      <w:r w:rsidR="00280859">
        <w:t>Datei. Diese wurde manuell angelegt</w:t>
      </w:r>
      <w:r w:rsidR="006D7103">
        <w:t xml:space="preserve"> und ist unter </w:t>
      </w:r>
      <w:r w:rsidR="006D7103">
        <w:rPr>
          <w:i/>
          <w:iCs/>
        </w:rPr>
        <w:t xml:space="preserve">LocationCar.json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Graphenanwendungen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262255">
      <w:pPr>
        <w:pStyle w:val="berschrift3"/>
        <w:jc w:val="both"/>
      </w:pPr>
      <w:bookmarkStart w:id="23" w:name="_Toc90412121"/>
      <w:r>
        <w:t>Visualisierung Zwei</w:t>
      </w:r>
      <w:bookmarkEnd w:id="23"/>
    </w:p>
    <w:p w14:paraId="2E01B0CD" w14:textId="3123AA92" w:rsidR="009C04C5" w:rsidRPr="009C04C5" w:rsidRDefault="003A6432" w:rsidP="00262255">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7F890CE" w:rsidR="00F46202" w:rsidRDefault="00B00E53" w:rsidP="00262255">
      <w:pPr>
        <w:pStyle w:val="Beschriftung"/>
        <w:jc w:val="both"/>
      </w:pPr>
      <w:bookmarkStart w:id="24" w:name="_Ref80532613"/>
      <w:r>
        <w:t xml:space="preserve">Abbildung </w:t>
      </w:r>
      <w:fldSimple w:instr=" SEQ Abbildung \* ARABIC ">
        <w:r w:rsidR="00A05F69">
          <w:rPr>
            <w:noProof/>
          </w:rPr>
          <w:t>3</w:t>
        </w:r>
      </w:fldSimple>
      <w:bookmarkEnd w:id="24"/>
      <w:r>
        <w:t xml:space="preserve">: </w:t>
      </w:r>
      <w:r w:rsidR="009C04C5">
        <w:t>Scatterplot</w:t>
      </w:r>
      <w:r>
        <w:t xml:space="preserve"> (Quelle: eigene Darstellung)</w:t>
      </w:r>
    </w:p>
    <w:p w14:paraId="4FC3B2C8" w14:textId="7D88D742" w:rsidR="00454B8A" w:rsidRDefault="000805DA" w:rsidP="00262255">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 xml:space="preserve">wurde eine „Hover“-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262255">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262255">
      <w:pPr>
        <w:pStyle w:val="berschrift3"/>
        <w:jc w:val="both"/>
      </w:pPr>
      <w:bookmarkStart w:id="25" w:name="_Toc90412122"/>
      <w:r>
        <w:t>Visualisierung Drei</w:t>
      </w:r>
      <w:bookmarkEnd w:id="25"/>
    </w:p>
    <w:p w14:paraId="6EBC9B38" w14:textId="501C5D6C" w:rsidR="009617E5" w:rsidRDefault="00B0590E" w:rsidP="00262255">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13E852E7" w14:textId="77777777" w:rsidR="00AE7E03" w:rsidRDefault="00AE7E03" w:rsidP="00262255">
      <w:pPr>
        <w:jc w:val="both"/>
      </w:pPr>
    </w:p>
    <w:p w14:paraId="1E18B599" w14:textId="77777777" w:rsidR="00AE7E03" w:rsidRPr="00615F90" w:rsidRDefault="00AE7E03" w:rsidP="00262255">
      <w:pPr>
        <w:jc w:val="both"/>
        <w:rPr>
          <w:vertAlign w:val="superscript"/>
        </w:rPr>
      </w:pPr>
    </w:p>
    <w:p w14:paraId="34FB7730" w14:textId="31B3CAE3" w:rsidR="00AE7E03" w:rsidRDefault="00AE7E03" w:rsidP="00262255">
      <w:pPr>
        <w:pStyle w:val="Beschriftung"/>
        <w:jc w:val="both"/>
      </w:pPr>
      <w:bookmarkStart w:id="26" w:name="_Ref80538073"/>
      <w:bookmarkStart w:id="27" w:name="_Ref89877862"/>
      <w:r>
        <w:t xml:space="preserve">Abbildung </w:t>
      </w:r>
      <w:fldSimple w:instr=" SEQ Abbildung \* ARABIC ">
        <w:r w:rsidR="00A05F69">
          <w:rPr>
            <w:noProof/>
          </w:rPr>
          <w:t>4</w:t>
        </w:r>
      </w:fldSimple>
      <w:bookmarkEnd w:id="26"/>
      <w:r>
        <w:t>: Auszug aus der Baumhierarchie</w:t>
      </w:r>
      <w:bookmarkEnd w:id="27"/>
    </w:p>
    <w:p w14:paraId="7094F8C6" w14:textId="77777777" w:rsidR="00AE7E03" w:rsidRDefault="00AE7E03" w:rsidP="00262255">
      <w:pPr>
        <w:jc w:val="both"/>
      </w:pPr>
    </w:p>
    <w:p w14:paraId="1E9E696B" w14:textId="549B9413" w:rsidR="00613A05" w:rsidRDefault="00267F56" w:rsidP="00262255">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Der Anwender hat die Wahl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 xml:space="preserve">n der Darstellung der Parallelen Koordinaten die „Hover“-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Indentifikationsmuster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262255">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262255">
      <w:pPr>
        <w:pStyle w:val="berschrift2"/>
        <w:jc w:val="both"/>
      </w:pPr>
      <w:bookmarkStart w:id="28" w:name="_Toc90412123"/>
      <w:r>
        <w:t>Interaktion</w:t>
      </w:r>
      <w:bookmarkEnd w:id="28"/>
    </w:p>
    <w:p w14:paraId="0A537943" w14:textId="5E941D62" w:rsidR="00385E30" w:rsidRDefault="001C1B86" w:rsidP="00262255">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262255">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Insbesondere Data Scientists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 xml:space="preserve">zu erhöhen wurde die „Hover“-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262255">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262255">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r w:rsidR="00421A91">
        <w:t xml:space="preserve">des </w:t>
      </w:r>
      <w:r w:rsidR="00CF796E">
        <w:t>Attribute zueinander ins Verhältnis zu setzen und Rückschlusse daraus ziehen zu können.</w:t>
      </w:r>
    </w:p>
    <w:p w14:paraId="580AA7B4" w14:textId="77777777" w:rsidR="008E5153" w:rsidRPr="00AE7E03" w:rsidRDefault="008E5153" w:rsidP="00262255">
      <w:pPr>
        <w:jc w:val="both"/>
      </w:pPr>
    </w:p>
    <w:p w14:paraId="5D9419E1" w14:textId="550CC46D" w:rsidR="00DD6EAF" w:rsidRDefault="00DD6EAF" w:rsidP="00262255">
      <w:pPr>
        <w:pStyle w:val="berschrift1"/>
        <w:jc w:val="both"/>
      </w:pPr>
      <w:bookmarkStart w:id="29" w:name="_Toc90412124"/>
      <w:r>
        <w:t>Implementierung</w:t>
      </w:r>
      <w:bookmarkEnd w:id="29"/>
    </w:p>
    <w:p w14:paraId="39E7A1CA" w14:textId="499011B8" w:rsidR="002E05C7" w:rsidRDefault="001E24DB" w:rsidP="00262255">
      <w:pPr>
        <w:jc w:val="both"/>
      </w:pPr>
      <w:r>
        <w:softHyphen/>
      </w:r>
      <w:r>
        <w:softHyphen/>
      </w:r>
      <w:r w:rsidR="00C1376A">
        <w:t xml:space="preserve">Das folgende </w:t>
      </w:r>
      <w:r w:rsidR="00D80197">
        <w:t xml:space="preserve">Kapitel soll Aufklärung über die </w:t>
      </w:r>
      <w:r w:rsidR="00DF39F7">
        <w:t>Umsetzung der Visualisierungen im</w:t>
      </w:r>
      <w:r w:rsidR="00AC478D">
        <w:t xml:space="preserve"> Elm</w:t>
      </w:r>
      <w:r w:rsidR="00DC7778">
        <w:t>-</w:t>
      </w:r>
      <w:r w:rsidR="00AC478D">
        <w:t xml:space="preserve">Code </w:t>
      </w:r>
      <w:r w:rsidR="00DC7778">
        <w:t>geben</w:t>
      </w:r>
      <w:r w:rsidR="00AC478D">
        <w:t>.</w:t>
      </w:r>
      <w:r w:rsidR="00AB7145">
        <w:t xml:space="preserve"> Die Verwaltung des </w:t>
      </w:r>
      <w:r w:rsidR="00D27E91">
        <w:t>Projekt</w:t>
      </w:r>
      <w:r w:rsidR="00D37BFB">
        <w:t>es</w:t>
      </w:r>
      <w:r w:rsidR="00D27E91">
        <w:t xml:space="preserve"> erfolgt im folgenden Git-Repository:</w:t>
      </w:r>
      <w:r w:rsidR="00D37BFB">
        <w:t xml:space="preserve"> </w:t>
      </w:r>
      <w:hyperlink r:id="rId17" w:history="1">
        <w:r w:rsidR="00D37BFB" w:rsidRPr="00D37BFB">
          <w:rPr>
            <w:rStyle w:val="Hyperlink"/>
            <w:color w:val="auto"/>
            <w:u w:val="none"/>
          </w:rPr>
          <w:t>milu1992/Elm-Projekt-Used-Cars---main (github.com)</w:t>
        </w:r>
      </w:hyperlink>
      <w:r w:rsidR="00DD5F06">
        <w:t xml:space="preserve">. In diesem liegen </w:t>
      </w:r>
      <w:r w:rsidR="00F07B23">
        <w:t>vier</w:t>
      </w:r>
      <w:r w:rsidR="00DD5F06">
        <w:t xml:space="preserve"> Ortner: </w:t>
      </w:r>
      <w:r w:rsidR="00CD4DC6">
        <w:rPr>
          <w:i/>
          <w:iCs/>
        </w:rPr>
        <w:t>src,</w:t>
      </w:r>
      <w:r w:rsidR="0044228A">
        <w:rPr>
          <w:i/>
          <w:iCs/>
        </w:rPr>
        <w:t xml:space="preserve"> </w:t>
      </w:r>
      <w:r w:rsidR="00DE696E">
        <w:rPr>
          <w:i/>
          <w:iCs/>
        </w:rPr>
        <w:t>final, data</w:t>
      </w:r>
      <w:r w:rsidR="0044228A">
        <w:rPr>
          <w:i/>
          <w:iCs/>
        </w:rPr>
        <w:t xml:space="preserve"> </w:t>
      </w:r>
      <w:r w:rsidR="0044228A" w:rsidRPr="0044228A">
        <w:t>und</w:t>
      </w:r>
      <w:r w:rsidR="0044228A">
        <w:rPr>
          <w:i/>
          <w:iCs/>
        </w:rPr>
        <w:t xml:space="preserve"> bericht.</w:t>
      </w:r>
      <w:r w:rsidR="000C5355">
        <w:rPr>
          <w:i/>
          <w:iCs/>
        </w:rPr>
        <w:t xml:space="preserve"> </w:t>
      </w:r>
      <w:r w:rsidR="002007AB">
        <w:t>Im Source-Code</w:t>
      </w:r>
      <w:r w:rsidR="000C5355">
        <w:t>befinden sich</w:t>
      </w:r>
      <w:r w:rsidR="00624AC4">
        <w:t xml:space="preserve"> die Ortner </w:t>
      </w:r>
      <w:r w:rsidR="00624AC4" w:rsidRPr="00EC3A16">
        <w:rPr>
          <w:i/>
          <w:iCs/>
        </w:rPr>
        <w:t>Test</w:t>
      </w:r>
      <w:r w:rsidR="00624AC4">
        <w:t xml:space="preserve"> und </w:t>
      </w:r>
      <w:r w:rsidR="00624AC4" w:rsidRPr="00EC3A16">
        <w:rPr>
          <w:i/>
          <w:iCs/>
        </w:rPr>
        <w:t>Zwischenstände</w:t>
      </w:r>
      <w:r w:rsidR="00881CB0">
        <w:t xml:space="preserve">. Diese sind </w:t>
      </w:r>
      <w:r w:rsidR="009577E7">
        <w:t xml:space="preserve">während des Programmierprozesses entstanden </w:t>
      </w:r>
      <w:r w:rsidR="00881CB0">
        <w:t>und spiegeln die Entwicklung des Projektes wi</w:t>
      </w:r>
      <w:r w:rsidR="00F07B23">
        <w:t>der.</w:t>
      </w:r>
      <w:r w:rsidR="00BB7595">
        <w:t xml:space="preserve"> Ersterer enthalt </w:t>
      </w:r>
      <w:r w:rsidR="003458BC">
        <w:t>alle Skripte, welche zum Testen der Visualisierungen, sowie der Datensätze genutzt wurden</w:t>
      </w:r>
      <w:r w:rsidR="00D02D22">
        <w:t xml:space="preserve">. </w:t>
      </w:r>
      <w:r w:rsidR="00985DF4">
        <w:t xml:space="preserve"> </w:t>
      </w:r>
      <w:r w:rsidR="00002AC9">
        <w:t xml:space="preserve">Diese fanden </w:t>
      </w:r>
      <w:r w:rsidR="006052DF">
        <w:t xml:space="preserve">beispielsweise </w:t>
      </w:r>
      <w:r w:rsidR="00002AC9">
        <w:t xml:space="preserve">Verwendung </w:t>
      </w:r>
      <w:r w:rsidR="00A85AC2">
        <w:t>bei Testversuchen des Einlesens von Daten</w:t>
      </w:r>
      <w:r w:rsidR="0082758C">
        <w:t xml:space="preserve">, sowie </w:t>
      </w:r>
      <w:r w:rsidR="003D298A">
        <w:t xml:space="preserve">beim </w:t>
      </w:r>
      <w:r w:rsidR="00680679">
        <w:t xml:space="preserve">Erstanlegen eines Scatterplots. </w:t>
      </w:r>
      <w:r w:rsidR="00511696">
        <w:t xml:space="preserve">Im Ortner </w:t>
      </w:r>
      <w:r w:rsidR="00511696" w:rsidRPr="00EC3A16">
        <w:rPr>
          <w:i/>
          <w:iCs/>
        </w:rPr>
        <w:t>Zwischenstände</w:t>
      </w:r>
      <w:r w:rsidR="00511696">
        <w:t xml:space="preserve"> </w:t>
      </w:r>
      <w:r w:rsidR="009137FE">
        <w:t xml:space="preserve">befinden </w:t>
      </w:r>
      <w:r w:rsidR="006052DF">
        <w:t xml:space="preserve">sich </w:t>
      </w:r>
      <w:r w:rsidR="00C3487B">
        <w:t xml:space="preserve">fertig funktionierende Codes, welche noch keine Ordnung im Code aufweisen. </w:t>
      </w:r>
      <w:r w:rsidR="004B3736">
        <w:t>Im Ortner</w:t>
      </w:r>
      <w:r w:rsidR="005B0BF6">
        <w:t xml:space="preserve"> </w:t>
      </w:r>
      <w:r w:rsidR="005B0BF6" w:rsidRPr="00EC3A16">
        <w:rPr>
          <w:i/>
          <w:iCs/>
        </w:rPr>
        <w:t>final</w:t>
      </w:r>
      <w:r w:rsidR="005B0BF6">
        <w:t xml:space="preserve"> </w:t>
      </w:r>
      <w:r w:rsidR="004B3736">
        <w:t>wurd</w:t>
      </w:r>
      <w:r w:rsidR="00EC3A16">
        <w:t>e</w:t>
      </w:r>
      <w:r w:rsidR="004B3736">
        <w:t xml:space="preserve"> der Code der fertigen Darstellungen abgelegt. </w:t>
      </w:r>
      <w:r w:rsidR="002B03C6">
        <w:t xml:space="preserve"> </w:t>
      </w:r>
      <w:r w:rsidR="006C3AF0">
        <w:t xml:space="preserve">Der </w:t>
      </w:r>
      <w:r w:rsidR="006C3AF0" w:rsidRPr="003D298A">
        <w:rPr>
          <w:i/>
          <w:iCs/>
        </w:rPr>
        <w:t>data</w:t>
      </w:r>
      <w:r w:rsidR="003D298A">
        <w:t>-</w:t>
      </w:r>
      <w:r w:rsidR="006C3AF0">
        <w:t xml:space="preserve">Ortner enthält </w:t>
      </w:r>
      <w:r w:rsidR="00A06946">
        <w:t>Quelldaten und Aufbereitete Daten. Unter Quelldaten sind alle Originaldatensätze</w:t>
      </w:r>
      <w:r w:rsidR="00CF33CB">
        <w:t xml:space="preserve"> von </w:t>
      </w:r>
      <w:r w:rsidR="00F7633C">
        <w:t xml:space="preserve">der Website </w:t>
      </w:r>
      <w:r w:rsidR="00F7633C">
        <w:rPr>
          <w:i/>
          <w:iCs/>
        </w:rPr>
        <w:t>Kaggle</w:t>
      </w:r>
      <w:r w:rsidR="00A06946">
        <w:t xml:space="preserve"> </w:t>
      </w:r>
      <w:r w:rsidR="00AE3C57">
        <w:t xml:space="preserve">zu verstehen. </w:t>
      </w:r>
      <w:r w:rsidR="005B0BF6">
        <w:t xml:space="preserve"> </w:t>
      </w:r>
      <w:r w:rsidR="007D4F62">
        <w:t>Aufbereitete Daten enthalten alle modifizierten Datensätze</w:t>
      </w:r>
      <w:r w:rsidR="00B10A8F">
        <w:t xml:space="preserve"> als CSV- oder JASON-Dateien. </w:t>
      </w:r>
      <w:r w:rsidR="009B4C09">
        <w:t>Um den Anwen</w:t>
      </w:r>
      <w:r w:rsidR="00523819">
        <w:t xml:space="preserve">der einen leichten Zugriff auf die drei umgesetzten Visualisierungstechniken zu </w:t>
      </w:r>
      <w:r w:rsidR="007A5611">
        <w:t>gewährleisten,</w:t>
      </w:r>
      <w:r w:rsidR="00523819">
        <w:t xml:space="preserve"> </w:t>
      </w:r>
      <w:r w:rsidR="007A5611">
        <w:t xml:space="preserve">wurde eine </w:t>
      </w:r>
      <w:r w:rsidR="00815FFF">
        <w:rPr>
          <w:i/>
          <w:iCs/>
        </w:rPr>
        <w:t>HTML-</w:t>
      </w:r>
      <w:r w:rsidR="00815FFF">
        <w:t>Seite</w:t>
      </w:r>
      <w:r w:rsidR="007A5611">
        <w:t xml:space="preserve"> </w:t>
      </w:r>
      <w:r w:rsidR="00815FFF">
        <w:t xml:space="preserve">erstellt. Diese </w:t>
      </w:r>
      <w:r w:rsidR="00290369">
        <w:t xml:space="preserve">ermöglicht den Aufruf der drei Darstellungen. </w:t>
      </w:r>
      <w:r w:rsidR="00C95A5B">
        <w:t>In der Umsetzung wurde sich</w:t>
      </w:r>
      <w:r w:rsidR="008D44CD">
        <w:t xml:space="preserve"> einer</w:t>
      </w:r>
      <w:r w:rsidR="00C95A5B">
        <w:t xml:space="preserve"> </w:t>
      </w:r>
      <w:r w:rsidR="00C95A5B">
        <w:rPr>
          <w:i/>
          <w:iCs/>
        </w:rPr>
        <w:t xml:space="preserve">index.html </w:t>
      </w:r>
      <w:r w:rsidR="00C95A5B">
        <w:t>Startseite</w:t>
      </w:r>
      <w:r w:rsidR="008D44CD">
        <w:t>. Diese</w:t>
      </w:r>
      <w:r w:rsidR="000D376E">
        <w:t xml:space="preserve"> kann aus dem persönlichen Github</w:t>
      </w:r>
      <w:r w:rsidR="00CA45F4">
        <w:t xml:space="preserve">-Repository eine Website darstellen. </w:t>
      </w:r>
      <w:r w:rsidR="003B7338">
        <w:t xml:space="preserve">Anschließend wurde </w:t>
      </w:r>
      <w:r w:rsidR="00AC50AD">
        <w:t>über de</w:t>
      </w:r>
      <w:r w:rsidR="003B7338">
        <w:t>n</w:t>
      </w:r>
      <w:r w:rsidR="00AC50AD">
        <w:t xml:space="preserve"> Terminalbefehl </w:t>
      </w:r>
      <w:r w:rsidR="00AC50AD">
        <w:rPr>
          <w:i/>
          <w:iCs/>
        </w:rPr>
        <w:t xml:space="preserve">elm </w:t>
      </w:r>
      <w:r w:rsidR="000D5A3D">
        <w:rPr>
          <w:i/>
          <w:iCs/>
        </w:rPr>
        <w:t>make</w:t>
      </w:r>
      <w:r w:rsidR="002330CD">
        <w:rPr>
          <w:i/>
          <w:iCs/>
        </w:rPr>
        <w:t xml:space="preserve"> </w:t>
      </w:r>
      <w:r w:rsidR="002330CD">
        <w:t xml:space="preserve">zu jeder Visualisierung eine </w:t>
      </w:r>
      <w:r w:rsidR="002330CD" w:rsidRPr="007D42D6">
        <w:rPr>
          <w:i/>
          <w:iCs/>
        </w:rPr>
        <w:t>HTML-</w:t>
      </w:r>
      <w:r w:rsidR="002330CD">
        <w:t>Seite erstellt.</w:t>
      </w:r>
      <w:r w:rsidR="00087655">
        <w:t xml:space="preserve"> </w:t>
      </w:r>
      <w:r w:rsidR="008A76C4">
        <w:t>Basierend einer</w:t>
      </w:r>
      <w:r w:rsidR="00087655">
        <w:t xml:space="preserve"> entsprechende</w:t>
      </w:r>
      <w:r w:rsidR="008A76C4">
        <w:t>n</w:t>
      </w:r>
      <w:r w:rsidR="00087655">
        <w:t xml:space="preserve"> Vernetzung untereinander</w:t>
      </w:r>
      <w:r w:rsidR="00DC7E61">
        <w:t>, wird eine Interaktion ermöglich. Alle verwendeten</w:t>
      </w:r>
      <w:r w:rsidR="0015140C">
        <w:t xml:space="preserve"> </w:t>
      </w:r>
      <w:r w:rsidR="0015140C" w:rsidRPr="0015140C">
        <w:rPr>
          <w:i/>
          <w:iCs/>
        </w:rPr>
        <w:t>HTML-</w:t>
      </w:r>
      <w:r w:rsidR="0015140C" w:rsidRPr="0015140C">
        <w:t xml:space="preserve">Seiten </w:t>
      </w:r>
      <w:r w:rsidR="0015140C">
        <w:t xml:space="preserve">sind im gleichnamigen Ortner vorzufinden. </w:t>
      </w:r>
    </w:p>
    <w:p w14:paraId="53B30E4A" w14:textId="60B44CC5" w:rsidR="001453E2" w:rsidRDefault="00CF5087" w:rsidP="00262255">
      <w:pPr>
        <w:jc w:val="both"/>
      </w:pPr>
      <w:r>
        <w:t xml:space="preserve">Es folgt eine detaillierte Betrachtung des Quellcodes. </w:t>
      </w:r>
      <w:r w:rsidR="00C206BC">
        <w:t>Um</w:t>
      </w:r>
      <w:r w:rsidR="0031293F">
        <w:t xml:space="preserve"> eine Übersichtlichkeit dessen zu </w:t>
      </w:r>
      <w:r w:rsidR="00654192">
        <w:t>gewährleisten, wurde</w:t>
      </w:r>
      <w:r w:rsidR="0031293F">
        <w:t xml:space="preserve"> </w:t>
      </w:r>
      <w:r w:rsidR="000F48DB">
        <w:t xml:space="preserve">eine einheitliche Struktur des Codes anvisiert. </w:t>
      </w:r>
      <w:r w:rsidR="00FF55A0">
        <w:t xml:space="preserve">Zu Beginn jedes Codes werden alle notwendigen </w:t>
      </w:r>
      <w:r w:rsidR="00E92D66" w:rsidRPr="00D1566A">
        <w:rPr>
          <w:i/>
          <w:iCs/>
        </w:rPr>
        <w:t>Module importier</w:t>
      </w:r>
      <w:r w:rsidR="00581FAC" w:rsidRPr="00D1566A">
        <w:rPr>
          <w:i/>
          <w:iCs/>
        </w:rPr>
        <w:t>t</w:t>
      </w:r>
      <w:r w:rsidR="00581FAC">
        <w:t xml:space="preserve">. </w:t>
      </w:r>
      <w:r w:rsidR="00E224CC">
        <w:t xml:space="preserve">Die Schnittmenge aller drei Visualisierungen bildet in diesem Zusammenhang </w:t>
      </w:r>
      <w:r w:rsidR="00C43522">
        <w:t>der Zugriff auf die Packages „</w:t>
      </w:r>
      <w:r w:rsidR="00C43522" w:rsidRPr="007A6EC0">
        <w:rPr>
          <w:i/>
          <w:iCs/>
        </w:rPr>
        <w:t>Html</w:t>
      </w:r>
      <w:r w:rsidR="00C43522">
        <w:t>“ sowie „T</w:t>
      </w:r>
      <w:r w:rsidR="00C43522" w:rsidRPr="007A6EC0">
        <w:rPr>
          <w:i/>
          <w:iCs/>
        </w:rPr>
        <w:t>ypedSVG</w:t>
      </w:r>
      <w:r w:rsidR="00C43522">
        <w:t>“.</w:t>
      </w:r>
      <w:r w:rsidR="007A6EC0">
        <w:t xml:space="preserve"> Anschließend folgt die </w:t>
      </w:r>
      <w:r w:rsidR="007A6EC0" w:rsidRPr="007A6EC0">
        <w:rPr>
          <w:i/>
          <w:iCs/>
        </w:rPr>
        <w:t>main</w:t>
      </w:r>
      <w:r w:rsidR="00D1566A">
        <w:rPr>
          <w:i/>
          <w:iCs/>
        </w:rPr>
        <w:t>-</w:t>
      </w:r>
      <w:r w:rsidR="00D1566A">
        <w:t>Funktion</w:t>
      </w:r>
      <w:r w:rsidR="00CC2E7F">
        <w:t>.</w:t>
      </w:r>
      <w:r w:rsidR="00B07CF2">
        <w:t xml:space="preserve"> </w:t>
      </w:r>
      <w:r w:rsidR="00CC2E7F">
        <w:t xml:space="preserve">Diese ermöglicht </w:t>
      </w:r>
      <w:r w:rsidR="00EE4CFF">
        <w:t>eine Datenspeicherung basierend eines Records. Folgend ist die</w:t>
      </w:r>
      <w:r w:rsidR="00D1566A">
        <w:t xml:space="preserve"> Definition </w:t>
      </w:r>
      <w:r w:rsidR="00A35EC9">
        <w:t>der „</w:t>
      </w:r>
      <w:r w:rsidR="00A35EC9" w:rsidRPr="00A35EC9">
        <w:rPr>
          <w:i/>
          <w:iCs/>
        </w:rPr>
        <w:t>type“</w:t>
      </w:r>
      <w:r w:rsidR="00A35EC9">
        <w:t xml:space="preserve"> und </w:t>
      </w:r>
      <w:r w:rsidR="00A35EC9" w:rsidRPr="00A35EC9">
        <w:rPr>
          <w:i/>
          <w:iCs/>
        </w:rPr>
        <w:t>„type alias</w:t>
      </w:r>
      <w:r w:rsidR="00A35EC9">
        <w:t>“</w:t>
      </w:r>
      <w:r w:rsidR="007A77DD">
        <w:t>.</w:t>
      </w:r>
      <w:r w:rsidR="00B07CF2">
        <w:t xml:space="preserve"> </w:t>
      </w:r>
      <w:r w:rsidR="00B40CD9">
        <w:t xml:space="preserve">Im Anschluss </w:t>
      </w:r>
      <w:r w:rsidR="00757900">
        <w:t xml:space="preserve">erfolgt der Prozess der </w:t>
      </w:r>
      <w:r w:rsidR="00757900" w:rsidRPr="003A5102">
        <w:rPr>
          <w:i/>
          <w:iCs/>
        </w:rPr>
        <w:t>Datenbeschaffung</w:t>
      </w:r>
      <w:r w:rsidR="00090C97">
        <w:t xml:space="preserve"> und des Dateneinlesens. </w:t>
      </w:r>
      <w:r w:rsidR="003A5102">
        <w:t xml:space="preserve">Die </w:t>
      </w:r>
      <w:r w:rsidR="003A5102" w:rsidRPr="003A5102">
        <w:rPr>
          <w:i/>
          <w:iCs/>
        </w:rPr>
        <w:t>Initialisierung</w:t>
      </w:r>
      <w:r w:rsidR="003A5102">
        <w:t xml:space="preserve"> bildet die Basis </w:t>
      </w:r>
      <w:r w:rsidR="00754BD2">
        <w:t xml:space="preserve">für das Durchlaufen des </w:t>
      </w:r>
      <w:r w:rsidR="00754BD2" w:rsidRPr="00754BD2">
        <w:rPr>
          <w:i/>
          <w:iCs/>
        </w:rPr>
        <w:t>Decoders</w:t>
      </w:r>
      <w:r w:rsidR="001453E2">
        <w:rPr>
          <w:i/>
          <w:iCs/>
        </w:rPr>
        <w:t>.</w:t>
      </w:r>
      <w:r w:rsidR="005A23DF">
        <w:t xml:space="preserve"> Im weiteren Verlauf werden Funktionen definiert. </w:t>
      </w:r>
      <w:r w:rsidR="00B7741C">
        <w:t>Diese dienen der Datenverarbeitung</w:t>
      </w:r>
      <w:r w:rsidR="00B058BB">
        <w:t xml:space="preserve">, sowie der Darstellung optischer Präferenzen. </w:t>
      </w:r>
      <w:r w:rsidR="007609DF">
        <w:t xml:space="preserve"> </w:t>
      </w:r>
      <w:r w:rsidR="001453E2">
        <w:t xml:space="preserve">Im finalen Block </w:t>
      </w:r>
      <w:r w:rsidR="00C8032D">
        <w:t>werden die Funkt</w:t>
      </w:r>
      <w:r w:rsidR="006B3A9C">
        <w:t xml:space="preserve">ionen </w:t>
      </w:r>
      <w:r w:rsidR="006B3A9C" w:rsidRPr="006B3A9C">
        <w:rPr>
          <w:i/>
          <w:iCs/>
        </w:rPr>
        <w:t>subscriptions</w:t>
      </w:r>
      <w:r w:rsidR="00347A39">
        <w:rPr>
          <w:i/>
          <w:iCs/>
        </w:rPr>
        <w:t xml:space="preserve">, </w:t>
      </w:r>
      <w:r w:rsidR="00347A39">
        <w:t xml:space="preserve">gefolgt von dem </w:t>
      </w:r>
      <w:r w:rsidR="00347A39">
        <w:rPr>
          <w:i/>
          <w:iCs/>
        </w:rPr>
        <w:t xml:space="preserve">view </w:t>
      </w:r>
      <w:r w:rsidR="00347A39">
        <w:t>und</w:t>
      </w:r>
      <w:r w:rsidR="00347A39" w:rsidRPr="00347A39">
        <w:rPr>
          <w:i/>
          <w:iCs/>
        </w:rPr>
        <w:t xml:space="preserve"> update</w:t>
      </w:r>
      <w:r w:rsidR="00347A39">
        <w:t>.</w:t>
      </w:r>
      <w:r w:rsidR="00C04FF3">
        <w:t xml:space="preserve"> Die </w:t>
      </w:r>
      <w:r w:rsidR="00C04FF3" w:rsidRPr="00C04FF3">
        <w:rPr>
          <w:i/>
          <w:iCs/>
        </w:rPr>
        <w:t xml:space="preserve">view </w:t>
      </w:r>
      <w:r w:rsidR="00C04FF3">
        <w:t>Funktion veranlasst die Darstellung der Visualisierung</w:t>
      </w:r>
      <w:r w:rsidR="0039705E">
        <w:t xml:space="preserve">, das </w:t>
      </w:r>
      <w:r w:rsidR="0039705E">
        <w:rPr>
          <w:i/>
          <w:iCs/>
        </w:rPr>
        <w:t xml:space="preserve">update </w:t>
      </w:r>
      <w:r w:rsidR="001453E2">
        <w:t>die Veränderung der Achsen entsprechend den hinterlegten Attributausprägungen.</w:t>
      </w:r>
      <w:r w:rsidR="004D726E">
        <w:t xml:space="preserve"> </w:t>
      </w:r>
      <w:r w:rsidR="00B31090">
        <w:t xml:space="preserve">Zur Steigerung der Übersichtlichkeit wurde der Quellcode mit erklärenden Kommentaren versehen. </w:t>
      </w:r>
    </w:p>
    <w:p w14:paraId="14E4EE22" w14:textId="0822EF3C" w:rsidR="00EA7E0D" w:rsidRDefault="003D7D1A" w:rsidP="00262255">
      <w:pPr>
        <w:jc w:val="both"/>
      </w:pPr>
      <w:r>
        <w:t xml:space="preserve">Die informatorische Grundlage für dieses Projekt bilden die Übungen, sowie Vorlesungen des Moduls: </w:t>
      </w:r>
      <w:r w:rsidR="005F5EED">
        <w:t>Information Retrieval und Visualisierung mit Schwerpunkt Information Visualisierung</w:t>
      </w:r>
      <w:r w:rsidR="0073375F">
        <w:t>, ge</w:t>
      </w:r>
      <w:r w:rsidR="000C74EF">
        <w:t>lehrt</w:t>
      </w:r>
      <w:r w:rsidR="0073375F">
        <w:t xml:space="preserve"> von </w:t>
      </w:r>
      <w:r w:rsidR="000C74EF">
        <w:t>PD Dr. Alexander Hinneburg an der Martin-Luther Universität Halle-Wittenberg</w:t>
      </w:r>
      <w:r w:rsidR="0073375F">
        <w:t>.</w:t>
      </w:r>
      <w:r w:rsidR="0032486C">
        <w:t xml:space="preserve"> </w:t>
      </w:r>
      <w:sdt>
        <w:sdtPr>
          <w:alias w:val="To edit, see citavi.com/edit"/>
          <w:tag w:val="CitaviPlaceholder#11ecc4e1-b72c-46c8-916a-b7dde1f5c648"/>
          <w:id w:val="-359283872"/>
          <w:placeholder>
            <w:docPart w:val="DefaultPlaceholder_-1854013440"/>
          </w:placeholder>
        </w:sdtPr>
        <w:sdtEndPr/>
        <w:sdtContent>
          <w:r w:rsidR="0032486C">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2EyMzQ1LThiMTYtNGI3Yi04MDMzLWEzMzdjMmRhZTY3NSIsIlJhbmdlTGVuZ3RoIjo0LCJSZWZlcmVuY2VJZCI6ImFmYzQyN2IyLWE1ZmMtNGI2NC1hZThkLTQ2N2IxNDE4YjE1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1c2Vycy5pbmZvcm1hdGlrLnVuaS1oYWxsZS5kZS9+aGlubmVidXIvIiwiVXJpU3RyaW5nIjoiaHR0cHM6Ly91c2Vycy5pbmZvcm1hdGlrLnVuaS1oYWxsZS5kZS9+aGlubmVidXI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}</w:instrText>
          </w:r>
          <w:r w:rsidR="0032486C">
            <w:fldChar w:fldCharType="separate"/>
          </w:r>
          <w:r w:rsidR="00E23DB6">
            <w:t>[15]</w:t>
          </w:r>
          <w:r w:rsidR="0032486C">
            <w:fldChar w:fldCharType="end"/>
          </w:r>
        </w:sdtContent>
      </w:sdt>
      <w:r w:rsidR="00E553C9">
        <w:t xml:space="preserve"> </w:t>
      </w:r>
    </w:p>
    <w:p w14:paraId="134E2746" w14:textId="31511DA2" w:rsidR="00EA7E0D" w:rsidRDefault="009E412C" w:rsidP="00262255">
      <w:pPr>
        <w:jc w:val="both"/>
      </w:pPr>
      <w:r>
        <w:t xml:space="preserve">Die Umsetzung der Baumhierarchie basiert auf den Grundlagen der Übung </w:t>
      </w:r>
      <w:r w:rsidR="00C072B8">
        <w:t>10. Diese bat ein</w:t>
      </w:r>
      <w:r w:rsidR="00DB2DA5">
        <w:t>en</w:t>
      </w:r>
      <w:r w:rsidR="005A472E">
        <w:t xml:space="preserve"> nahezu</w:t>
      </w:r>
      <w:r w:rsidR="00D7122A">
        <w:t xml:space="preserve"> vollständigen Modell</w:t>
      </w:r>
      <w:r w:rsidR="00DB2DA5">
        <w:t xml:space="preserve"> Code für die erste Visualisierungstechnik. </w:t>
      </w:r>
      <w:r w:rsidR="00F8197D">
        <w:t>Entsprechende Abänderungen musste</w:t>
      </w:r>
      <w:r w:rsidR="00920B3E">
        <w:t>n</w:t>
      </w:r>
      <w:r w:rsidR="00F8197D">
        <w:t xml:space="preserve"> </w:t>
      </w:r>
      <w:r w:rsidR="00920B3E">
        <w:t xml:space="preserve">ausschließlich in der Datenbereitstellung vorgenommen werden. </w:t>
      </w:r>
      <w:r w:rsidR="00F703FB">
        <w:t xml:space="preserve">Folglich </w:t>
      </w:r>
      <w:r w:rsidR="00EF22DF">
        <w:t>bedurfte es des Einfügens des Pfades zur JASON-Datei.</w:t>
      </w:r>
      <w:r w:rsidR="006B3D2D">
        <w:t xml:space="preserve"> Entsprechend </w:t>
      </w:r>
      <w:r w:rsidR="001C6F3D">
        <w:t>entsprach</w:t>
      </w:r>
      <w:r w:rsidR="004A5AF8">
        <w:t xml:space="preserve"> das Programmieren des Codes dieser Visualisierungstechnik </w:t>
      </w:r>
      <w:r w:rsidR="001C6F3D">
        <w:t>wenig Herausforderung. Im Gegenzug dessen gestaltete sich die Bereitstellung der Daten als de</w:t>
      </w:r>
      <w:r w:rsidR="008B1D06">
        <w:t>utlich anspruchsvoller und zeitintensiver.</w:t>
      </w:r>
      <w:r w:rsidR="004F3A88">
        <w:t xml:space="preserve"> </w:t>
      </w:r>
      <w:r w:rsidR="002E468E">
        <w:t xml:space="preserve">Ursächlich dafür war die Notwendigkeit der </w:t>
      </w:r>
      <w:r w:rsidR="003D56B6">
        <w:t xml:space="preserve">Umwandlung der CSV-Dateien in ein JASON-Format. </w:t>
      </w:r>
      <w:r w:rsidR="005D15FB">
        <w:t xml:space="preserve">Für diesen Prozess konnte keine zufriedenstellende, automatisierte Lösung gefunden werden. Schlussfolgernd wurde die JASON-Datei manuell </w:t>
      </w:r>
      <w:r w:rsidR="00075D88">
        <w:t xml:space="preserve">in </w:t>
      </w:r>
      <w:r w:rsidR="00075D88" w:rsidRPr="00075D88">
        <w:t xml:space="preserve">Visual Studio Code </w:t>
      </w:r>
      <w:r w:rsidR="005D15FB">
        <w:t xml:space="preserve">angefertigt. </w:t>
      </w:r>
    </w:p>
    <w:p w14:paraId="05B043A2" w14:textId="120B29C8" w:rsidR="00EE4CFF" w:rsidRDefault="00EA7E0D" w:rsidP="00262255">
      <w:pPr>
        <w:jc w:val="both"/>
      </w:pPr>
      <w:r>
        <w:t>Bezüglich der zweiten Visualisierungstechnik sind i</w:t>
      </w:r>
      <w:r w:rsidR="002E3456">
        <w:t xml:space="preserve">nsbesondere sind </w:t>
      </w:r>
      <w:r w:rsidR="00EE60CC">
        <w:t>die erste sowie dritte Übung</w:t>
      </w:r>
      <w:r w:rsidR="002E3456">
        <w:t xml:space="preserve"> von erhöhter Bedeutung. </w:t>
      </w:r>
      <w:r w:rsidR="00D20881">
        <w:t>Diese bedienten die Themen des Scatterplots und dessen Optionen der Interaktionen.</w:t>
      </w:r>
      <w:r w:rsidR="00D72468">
        <w:t xml:space="preserve"> </w:t>
      </w:r>
      <w:r w:rsidR="007368A1">
        <w:t>De</w:t>
      </w:r>
      <w:r w:rsidR="00E96919">
        <w:t xml:space="preserve">r Code für die Darstellung des Scatterplots konnte zu großen Teilen aus Übung </w:t>
      </w:r>
      <w:r w:rsidR="00662563">
        <w:t>eins</w:t>
      </w:r>
      <w:r w:rsidR="00E96919">
        <w:t xml:space="preserve"> entnommen werden. </w:t>
      </w:r>
      <w:r w:rsidR="007A187C">
        <w:t>Der Unterschied zu den Übungen lag im Projekt in der Vera</w:t>
      </w:r>
      <w:r w:rsidR="00D81D6D">
        <w:t xml:space="preserve">rbeitung einer CSV-Datei, welche zuvor importiert werden musste. </w:t>
      </w:r>
      <w:r w:rsidR="00596FB1">
        <w:t>E</w:t>
      </w:r>
      <w:r w:rsidR="00807045">
        <w:t xml:space="preserve">in Beispiel für diesen Prozess konnte Übung 8 entnommen werden. </w:t>
      </w:r>
      <w:r w:rsidR="003631F0">
        <w:t>Dieser entsprang die Vorlage des CSV-Decoders</w:t>
      </w:r>
      <w:r w:rsidR="002D7878">
        <w:t xml:space="preserve">, welche in der Darstellung des Scatterplots, sowie der Paralallen Koordinaten </w:t>
      </w:r>
      <w:r w:rsidR="00E50B02">
        <w:t>voraus</w:t>
      </w:r>
      <w:r w:rsidR="00814044">
        <w:t>gesetzt</w:t>
      </w:r>
      <w:r w:rsidR="00050295">
        <w:t xml:space="preserve"> wurde.</w:t>
      </w:r>
      <w:r w:rsidR="00814044">
        <w:t xml:space="preserve"> Eine identische Übernahme </w:t>
      </w:r>
      <w:r w:rsidR="001E3DF4">
        <w:t xml:space="preserve">war nicht möglich. Vielmehr mussten </w:t>
      </w:r>
      <w:r w:rsidR="00A900FA">
        <w:t xml:space="preserve">die Funktionen entsprechend der Darstellung </w:t>
      </w:r>
      <w:r w:rsidR="00633F45">
        <w:t>u</w:t>
      </w:r>
      <w:r w:rsidR="00187420">
        <w:t xml:space="preserve">m die dazustellenden Werte </w:t>
      </w:r>
      <w:r w:rsidR="00A900FA">
        <w:t xml:space="preserve">erweitert werden. </w:t>
      </w:r>
      <w:r w:rsidR="002E5BCE">
        <w:t xml:space="preserve">Um eine Interaktion für den Anwender zu </w:t>
      </w:r>
      <w:r w:rsidR="00CF1030">
        <w:t>ermöglichen,</w:t>
      </w:r>
      <w:r w:rsidR="002E5BCE">
        <w:t xml:space="preserve"> </w:t>
      </w:r>
      <w:r w:rsidR="00743CDB">
        <w:t>wurde</w:t>
      </w:r>
      <w:r w:rsidR="002449C1">
        <w:t xml:space="preserve"> sich für die Verwendung von Buttons entschieden. </w:t>
      </w:r>
      <w:r w:rsidR="00575061">
        <w:t xml:space="preserve">Durch deren Betätigung </w:t>
      </w:r>
      <w:r w:rsidR="004449BC">
        <w:t>soll</w:t>
      </w:r>
      <w:r w:rsidR="00575061">
        <w:t xml:space="preserve"> eine Veränderung des Attributes an </w:t>
      </w:r>
      <w:r w:rsidR="00A20B8C">
        <w:t>x- oder y-Achse des Scatterplots hervorgerufen</w:t>
      </w:r>
      <w:r w:rsidR="004449BC">
        <w:t xml:space="preserve"> werden</w:t>
      </w:r>
      <w:r w:rsidR="00A20B8C">
        <w:t>.</w:t>
      </w:r>
      <w:r w:rsidR="00E553C9">
        <w:t xml:space="preserve"> Dessen </w:t>
      </w:r>
      <w:r w:rsidR="005C2662">
        <w:t>Realisierung stellte eine Herausforderung dar</w:t>
      </w:r>
      <w:r w:rsidR="001D1876">
        <w:t xml:space="preserve">. </w:t>
      </w:r>
      <w:r w:rsidR="00A52565">
        <w:t xml:space="preserve">Probleme entstanden bei </w:t>
      </w:r>
      <w:r w:rsidR="00481730">
        <w:t xml:space="preserve">Anpassungen der Programmgliederung. </w:t>
      </w:r>
      <w:r w:rsidR="00A20B8C">
        <w:t>Dementsprechend</w:t>
      </w:r>
      <w:r w:rsidR="003E59BE">
        <w:t xml:space="preserve"> </w:t>
      </w:r>
      <w:r w:rsidR="000C4809">
        <w:t>wurden Informationen aus der dritten und achten Übung entnommen</w:t>
      </w:r>
      <w:r w:rsidR="00077200">
        <w:t xml:space="preserve"> und </w:t>
      </w:r>
      <w:r w:rsidR="004449BC">
        <w:t xml:space="preserve">in der Update-Funktion </w:t>
      </w:r>
      <w:r w:rsidR="00345040">
        <w:t>integriert</w:t>
      </w:r>
      <w:r w:rsidR="00077200">
        <w:t xml:space="preserve">. </w:t>
      </w:r>
      <w:r w:rsidR="00014E01">
        <w:t>Ergänzend</w:t>
      </w:r>
      <w:r w:rsidR="00CB05F2">
        <w:t xml:space="preserve"> verhalf die </w:t>
      </w:r>
      <w:r w:rsidR="00822C29" w:rsidRPr="00822C29">
        <w:t>Recherch</w:t>
      </w:r>
      <w:r w:rsidR="00822C29">
        <w:t>e der Elm-Dokumentation zur Umsetzung.</w:t>
      </w:r>
      <w:r w:rsidR="006269B4">
        <w:t xml:space="preserve"> </w:t>
      </w:r>
      <w:sdt>
        <w:sdtPr>
          <w:alias w:val="To edit, see citavi.com/edit"/>
          <w:tag w:val="CitaviPlaceholder#19ba91a3-c6fa-406d-8291-fef4120285e4"/>
          <w:id w:val="-1769142878"/>
          <w:placeholder>
            <w:docPart w:val="DefaultPlaceholder_-1854013440"/>
          </w:placeholder>
        </w:sdtPr>
        <w:sdtEndPr/>
        <w:sdtContent>
          <w:r w:rsidR="006269B4">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Y1YzBlLWY4NTUtNDhlOC04MzkxLWJkNTIzNjA0M2JjOSIsIlJhbmdlTGVuZ3RoIjozLCJSZWZlcmVuY2VJZCI6ImYxOWU0YmRmLTM5ZDEtNGIxZi05OGE2LTg5OTJhOGI2NTc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FuLiIsIkxhc3ROYW1lIjoiQ3phcGxpY2tpIiwiUHJvdGVjdGVkIjpmYWxzZSwiU2V4IjowLCJDcmVhdGVkQnkiOiJfTWlsdWwiLCJDcmVhdGVkT24iOiIyMDIxLTEyLTE0VDIxOjAzOjA2IiwiTW9kaWZpZWRCeSI6Il9NaWx1bCIsIklkIjoiZDcxMTc1YTQtODlhYy00YzczLTgxYTYtNTY3NTdkYzNlMTM4IiwiTW9kaWZpZWRPbiI6IjIwMjEtMTItMTRUMjE6MDM6MD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xtLWxhbmcub3JnL2RvY3MiLCJVcmlTdHJpbmciOiJodHRwczovL2VsbS1sYW5nLm9yZy9kb2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xOWJhOTFhMy1jNmZhLTQwNmQtODI5MS1mZWY0MTIwMjg1ZTQiLCJUZXh0IjoiWzddIiwiV0FJVmVyc2lvbiI6IjYuMTAuMC4wIn0=}</w:instrText>
          </w:r>
          <w:r w:rsidR="006269B4">
            <w:fldChar w:fldCharType="separate"/>
          </w:r>
          <w:r w:rsidR="00E23DB6">
            <w:t>[7]</w:t>
          </w:r>
          <w:r w:rsidR="006269B4">
            <w:fldChar w:fldCharType="end"/>
          </w:r>
        </w:sdtContent>
      </w:sdt>
      <w:r w:rsidR="00822C29">
        <w:t xml:space="preserve"> </w:t>
      </w:r>
      <w:r w:rsidR="00D42242">
        <w:t>Neben Anpassungen der Update-Funktion</w:t>
      </w:r>
      <w:r w:rsidR="00786706">
        <w:t xml:space="preserve"> </w:t>
      </w:r>
      <w:r w:rsidR="00652111">
        <w:t xml:space="preserve">setzt die Umsetzung </w:t>
      </w:r>
      <w:r w:rsidR="00453216">
        <w:t>der gewünschten Aktivität der Buttons weitere Datenverarbeitungen, sowie die</w:t>
      </w:r>
      <w:r w:rsidR="002B0104">
        <w:t xml:space="preserve"> Verknüpfung der Date</w:t>
      </w:r>
      <w:r w:rsidR="008125B2">
        <w:t>n</w:t>
      </w:r>
      <w:r w:rsidR="00453216">
        <w:t xml:space="preserve"> mit den Buttons voraus. Entsprechend</w:t>
      </w:r>
      <w:r w:rsidR="00D34DB6">
        <w:t xml:space="preserve"> fanden unter anderem Anpassungen am CSV-Decoder </w:t>
      </w:r>
      <w:r w:rsidR="00CE6EEE">
        <w:t>statt.</w:t>
      </w:r>
    </w:p>
    <w:p w14:paraId="3702D282" w14:textId="28678B4F" w:rsidR="000C74EF" w:rsidRDefault="00B50652" w:rsidP="00262255">
      <w:pPr>
        <w:jc w:val="both"/>
      </w:pPr>
      <w:r>
        <w:t>Für die Visualisierungstechnik der Parallelelen D</w:t>
      </w:r>
      <w:r w:rsidR="006E75DF">
        <w:t xml:space="preserve">aten wurden Informationen </w:t>
      </w:r>
      <w:r w:rsidR="00E248B8">
        <w:t>der Übung sieben benötigt.</w:t>
      </w:r>
      <w:r w:rsidR="009D58F7">
        <w:t xml:space="preserve"> </w:t>
      </w:r>
      <w:r w:rsidR="00DF23F7">
        <w:t xml:space="preserve">Der Quellcode dieser </w:t>
      </w:r>
      <w:r w:rsidR="00AE78D1">
        <w:t xml:space="preserve">Übung speigelte die Vorlage für die Programmierung der Parallelen Koordinaten wieder. </w:t>
      </w:r>
      <w:r w:rsidR="00B63AE5">
        <w:t xml:space="preserve">Zusätzlich konnten </w:t>
      </w:r>
      <w:r w:rsidR="00DF23F7">
        <w:t xml:space="preserve">gewonnen Erkenntnisse aus </w:t>
      </w:r>
      <w:r w:rsidR="005E77C9">
        <w:t>dem Erstellen des Codes</w:t>
      </w:r>
      <w:r w:rsidR="00DF23F7">
        <w:t xml:space="preserve"> des Scatterplots übernommen werden.</w:t>
      </w:r>
      <w:r w:rsidR="00321A7F">
        <w:t xml:space="preserve"> Beispielsweise fand der CSV-Decoder des Scatterplots Anwendung im Code der Parallelen Koordinaten. </w:t>
      </w:r>
    </w:p>
    <w:p w14:paraId="13295880" w14:textId="57EFE5CA" w:rsidR="002F6E36" w:rsidRPr="00DE46F0" w:rsidRDefault="00CB5BF8" w:rsidP="00262255">
      <w:pPr>
        <w:jc w:val="both"/>
      </w:pPr>
      <w:r>
        <w:t>Zusammenfassend stellt</w:t>
      </w:r>
      <w:r w:rsidR="004001E3">
        <w:t>e rückblickend die Erweiterung des CSV-Decoder</w:t>
      </w:r>
      <w:r w:rsidR="00172481">
        <w:t xml:space="preserve"> die größte Herausforderung dar. </w:t>
      </w:r>
      <w:r w:rsidR="00D527EA">
        <w:t>Dieser musste d</w:t>
      </w:r>
      <w:r w:rsidR="003A6DE3">
        <w:t>ie Anforderung umsetzen</w:t>
      </w:r>
      <w:r w:rsidR="00163FC9">
        <w:t xml:space="preserve"> mehr als</w:t>
      </w:r>
      <w:r w:rsidR="003A6DE3">
        <w:t xml:space="preserve"> vier Spalten simultan verarbeiten zu können.</w:t>
      </w:r>
      <w:r w:rsidR="004001E3">
        <w:t xml:space="preserve"> </w:t>
      </w:r>
      <w:r w:rsidR="00E41B53">
        <w:t>Contra produktiv in diesem Zusammenhan</w:t>
      </w:r>
      <w:r w:rsidR="00812259">
        <w:t>g ist die Eigenschaft, dass Tupel in El</w:t>
      </w:r>
      <w:r w:rsidR="00917510">
        <w:t xml:space="preserve">m maximal drei Items annehmen. Schlussfolgernd musste </w:t>
      </w:r>
      <w:r w:rsidR="00B71DE5">
        <w:t xml:space="preserve">der Decoder neu geschrieben werden. </w:t>
      </w:r>
    </w:p>
    <w:p w14:paraId="62E42623" w14:textId="05CAE2A0" w:rsidR="00DD6EAF" w:rsidRDefault="00DD6EAF" w:rsidP="00262255">
      <w:pPr>
        <w:pStyle w:val="berschrift1"/>
        <w:jc w:val="both"/>
      </w:pPr>
      <w:bookmarkStart w:id="30" w:name="_Toc90412125"/>
      <w:r>
        <w:t>Anwe</w:t>
      </w:r>
      <w:r w:rsidR="00AF4DBA">
        <w:t>n</w:t>
      </w:r>
      <w:r>
        <w:t>dungs</w:t>
      </w:r>
      <w:r w:rsidR="00AF4DBA">
        <w:t>fälle</w:t>
      </w:r>
      <w:bookmarkEnd w:id="30"/>
    </w:p>
    <w:p w14:paraId="72D4A708" w14:textId="60C368E9" w:rsidR="00C90FB8" w:rsidRPr="00C90FB8" w:rsidRDefault="00C4348A" w:rsidP="00262255">
      <w:pPr>
        <w:jc w:val="both"/>
      </w:pPr>
      <w:r>
        <w:t xml:space="preserve">Dieses Kapitel befasst sich mit möglichen </w:t>
      </w:r>
      <w:r w:rsidR="002F511D">
        <w:t>Anwendungsfälle</w:t>
      </w:r>
      <w:r>
        <w:t>n</w:t>
      </w:r>
      <w:r w:rsidR="002F511D">
        <w:t xml:space="preserve"> der drei Visualisierungen </w:t>
      </w:r>
      <w:r w:rsidR="00661A7F">
        <w:t>vorgestellt</w:t>
      </w:r>
      <w:r w:rsidR="002F511D">
        <w:t xml:space="preserve">. </w:t>
      </w:r>
      <w:r w:rsidR="005D68E8">
        <w:t xml:space="preserve">Basierend des gegebenen </w:t>
      </w:r>
      <w:r w:rsidR="003C4128">
        <w:t xml:space="preserve">inhaltlichen Hintergrunds der </w:t>
      </w:r>
      <w:r w:rsidR="00345EBF">
        <w:t>gewünschten Nutzung</w:t>
      </w:r>
      <w:r w:rsidR="00522B27">
        <w:t xml:space="preserve"> der Daten, wird bei der Analyse der Fokus auf </w:t>
      </w:r>
      <w:r w:rsidR="00FF0897">
        <w:t>die Zielgruppe des Data Scientist gelegt. Anwendungsfälle für die</w:t>
      </w:r>
      <w:r w:rsidR="00345EBF">
        <w:t xml:space="preserve"> zwei weiteren</w:t>
      </w:r>
      <w:r w:rsidR="00FF0897">
        <w:t xml:space="preserve"> erwähnten Zielgruppen </w:t>
      </w:r>
      <w:r w:rsidR="00795D34">
        <w:t>werden ausschließlich komprimiert betrachtet.</w:t>
      </w:r>
      <w:r w:rsidR="000D6AB1" w:rsidRPr="000D6AB1">
        <w:t xml:space="preserve"> </w:t>
      </w:r>
      <w:r w:rsidR="000D6AB1">
        <w:t xml:space="preserve">Wie bereits im Kapitel </w:t>
      </w:r>
      <w:r w:rsidR="000D6AB1">
        <w:fldChar w:fldCharType="begin"/>
      </w:r>
      <w:r w:rsidR="000D6AB1">
        <w:instrText xml:space="preserve"> REF _Ref80273977 \r \h </w:instrText>
      </w:r>
      <w:r w:rsidR="00043CE8">
        <w:instrText xml:space="preserve"> \* MERGEFORMAT </w:instrText>
      </w:r>
      <w:r w:rsidR="000D6AB1">
        <w:fldChar w:fldCharType="separate"/>
      </w:r>
      <w:r w:rsidR="000D6AB1">
        <w:t>1.1</w:t>
      </w:r>
      <w:r w:rsidR="000D6AB1">
        <w:fldChar w:fldCharType="end"/>
      </w:r>
      <w:r w:rsidR="000D6AB1">
        <w:t xml:space="preserve"> näher erläutert, ist der Trainingsdatensatzes in Bezug zum maschinellen</w:t>
      </w:r>
      <w:r w:rsidR="00111A45">
        <w:t xml:space="preserve"> Lernen</w:t>
      </w:r>
      <w:r w:rsidR="000D6AB1">
        <w:t xml:space="preserve"> von enormer Bedeutung. </w:t>
      </w:r>
      <w:r w:rsidR="0086074E">
        <w:t>Der Trainingsdatensatz ist ein Datensatz mit Beispielen, die für das Lernen der Muster und Zusammenhänge in den Daten verwendet wird. Die Anpassung der Gewichte des Algorithmus wird über den Trainingsdatensatz antrainier</w:t>
      </w:r>
      <w:r w:rsidR="0015401E">
        <w:t>t</w:t>
      </w:r>
      <w:r w:rsidR="0086074E">
        <w:t>.</w:t>
      </w:r>
      <w:r w:rsidR="0015401E">
        <w:t xml:space="preserve"> Dies bedeutet der Algorithmus lernt aus den Daten. </w:t>
      </w:r>
      <w:r w:rsidR="00484850">
        <w:t xml:space="preserve"> Entsprechend </w:t>
      </w:r>
      <w:r w:rsidR="00D10583">
        <w:t xml:space="preserve">muss der </w:t>
      </w:r>
      <w:r w:rsidR="0033164C">
        <w:t>Trainingsdatensatz</w:t>
      </w:r>
      <w:r w:rsidR="00D10583">
        <w:t xml:space="preserve"> </w:t>
      </w:r>
      <w:r w:rsidR="0033164C">
        <w:t>Unverzerrtheit</w:t>
      </w:r>
      <w:r w:rsidR="00843713">
        <w:t xml:space="preserve">, sowie einen ausreichenden Umfang </w:t>
      </w:r>
      <w:r w:rsidR="00004058">
        <w:t xml:space="preserve">aufweisen. </w:t>
      </w:r>
      <w:r w:rsidR="000D6AB1">
        <w:t>Folglich muss</w:t>
      </w:r>
      <w:r w:rsidR="00D10583">
        <w:t xml:space="preserve"> dieser</w:t>
      </w:r>
      <w:r w:rsidR="000D6AB1">
        <w:t xml:space="preserve"> vor</w:t>
      </w:r>
      <w:r w:rsidR="00111A45">
        <w:t xml:space="preserve"> </w:t>
      </w:r>
      <w:r w:rsidR="000D6AB1">
        <w:t>dessen</w:t>
      </w:r>
      <w:r w:rsidR="00111A45">
        <w:t xml:space="preserve"> Verwe</w:t>
      </w:r>
      <w:r w:rsidR="00D10583">
        <w:t>ndung analysiert und evaluiert werden.</w:t>
      </w:r>
      <w:r w:rsidR="000D6AB1">
        <w:t xml:space="preserve"> </w:t>
      </w:r>
      <w:r w:rsidR="00043CE8">
        <w:t xml:space="preserve">Die drei umgesetzten Visualisierungstechniken sollen diesen Prozess erleichtern. Entsprechend </w:t>
      </w:r>
      <w:r w:rsidR="009E6EDA">
        <w:t>wird im Folgenden jede Darstellung den Trainingsdatensatz aus unterschiedlicher Perspektive a</w:t>
      </w:r>
      <w:r w:rsidR="00793D13">
        <w:t xml:space="preserve">nalysieren. </w:t>
      </w:r>
      <w:r w:rsidR="00DA7554" w:rsidRPr="004B2D42">
        <w:rPr>
          <w:color w:val="FF0000"/>
        </w:rPr>
        <w:t xml:space="preserve">Die </w:t>
      </w:r>
      <w:r w:rsidR="00A9570B">
        <w:t>fachspezifische</w:t>
      </w:r>
      <w:r w:rsidR="009B6711">
        <w:t xml:space="preserve"> Bewertung de</w:t>
      </w:r>
      <w:r w:rsidR="00A9570B">
        <w:t>s Datensatzes kann ausschließlich durch einen Spezialisten der Branche ausgeführt</w:t>
      </w:r>
      <w:r w:rsidR="009B6711">
        <w:t xml:space="preserve"> und nicht vom Verfasser dieser Arbeit vorgenommen werden</w:t>
      </w:r>
      <w:r w:rsidR="00A9570B">
        <w:t>.</w:t>
      </w:r>
      <w:r w:rsidR="007E066B">
        <w:t xml:space="preserve"> Die</w:t>
      </w:r>
      <w:r w:rsidR="009A7A55">
        <w:t xml:space="preserve"> Beispiele</w:t>
      </w:r>
      <w:r w:rsidR="007E066B">
        <w:t xml:space="preserve"> stell</w:t>
      </w:r>
      <w:r w:rsidR="007343A9">
        <w:t>en</w:t>
      </w:r>
      <w:r w:rsidR="007E066B">
        <w:t xml:space="preserve"> dieses </w:t>
      </w:r>
      <w:r w:rsidR="007343A9">
        <w:t>V</w:t>
      </w:r>
      <w:r w:rsidR="007E066B">
        <w:t>orgehen</w:t>
      </w:r>
      <w:r w:rsidR="007343A9">
        <w:t xml:space="preserve"> exemplarisch</w:t>
      </w:r>
      <w:r w:rsidR="007E066B">
        <w:t xml:space="preserve"> dar.</w:t>
      </w:r>
    </w:p>
    <w:p w14:paraId="5F2B9289" w14:textId="69B86B01" w:rsidR="00AF4DBA" w:rsidRDefault="00AF4DBA" w:rsidP="00262255">
      <w:pPr>
        <w:pStyle w:val="berschrift2"/>
        <w:jc w:val="both"/>
      </w:pPr>
      <w:bookmarkStart w:id="31" w:name="_Toc90412126"/>
      <w:r>
        <w:t>Anwendung Visualisierung Eins</w:t>
      </w:r>
      <w:bookmarkEnd w:id="31"/>
    </w:p>
    <w:p w14:paraId="03AE9A5D" w14:textId="7941008D" w:rsidR="00BD68A3" w:rsidRDefault="00D50443" w:rsidP="00262255">
      <w:pPr>
        <w:jc w:val="both"/>
      </w:pPr>
      <w:r>
        <w:t>Die Vorteile des Baumdiagrammes sind in zwei wesentlichen Aspekten zu sehen</w:t>
      </w:r>
      <w:r w:rsidR="004A6DF0">
        <w:t xml:space="preserve">. </w:t>
      </w:r>
      <w:r w:rsidR="00EC2F49">
        <w:t xml:space="preserve">Zunächst bietet es dem Data Scientist </w:t>
      </w:r>
      <w:r w:rsidR="005349C2">
        <w:t xml:space="preserve">die Möglichkeit einen anschaulichen Überblick über </w:t>
      </w:r>
      <w:r w:rsidR="0024681B">
        <w:t>die verfügbaren Marken der Gebrauchtwagen, sowie deren Modell</w:t>
      </w:r>
      <w:r w:rsidR="006E5F57">
        <w:t>vielfalt</w:t>
      </w:r>
      <w:r w:rsidR="0024681B">
        <w:t xml:space="preserve"> zu bekommen.</w:t>
      </w:r>
      <w:r w:rsidR="00E27508">
        <w:t xml:space="preserve"> </w:t>
      </w:r>
      <w:r w:rsidR="00610ED8">
        <w:t>A</w:t>
      </w:r>
      <w:r w:rsidR="00E27508">
        <w:t>dditional</w:t>
      </w:r>
      <w:r w:rsidR="004A4144">
        <w:t xml:space="preserve"> besteht </w:t>
      </w:r>
      <w:r w:rsidR="00785787">
        <w:t>der</w:t>
      </w:r>
      <w:r w:rsidR="00853572">
        <w:t xml:space="preserve"> Vorteil</w:t>
      </w:r>
      <w:r w:rsidR="002215D2">
        <w:t xml:space="preserve"> </w:t>
      </w:r>
      <w:r w:rsidR="00CA1B07">
        <w:t>der strukturierenden</w:t>
      </w:r>
      <w:r w:rsidR="00AE7411">
        <w:t xml:space="preserve"> Eigenschaft </w:t>
      </w:r>
      <w:r w:rsidR="00833C8F">
        <w:t>der Baumhierarchi</w:t>
      </w:r>
      <w:r w:rsidR="009044DC">
        <w:t xml:space="preserve">e darin, </w:t>
      </w:r>
      <w:r w:rsidR="0003655B">
        <w:t>eine Verteilung</w:t>
      </w:r>
      <w:r w:rsidR="0019480C">
        <w:t xml:space="preserve"> oder </w:t>
      </w:r>
      <w:r w:rsidR="005A7850">
        <w:t>Ungleichverteilung der</w:t>
      </w:r>
      <w:r w:rsidR="0003655B">
        <w:t xml:space="preserve"> Daten erkennen</w:t>
      </w:r>
      <w:r w:rsidR="0019480C">
        <w:t xml:space="preserve"> oder abzuleiten ist</w:t>
      </w:r>
      <w:r w:rsidR="0003655B">
        <w:t xml:space="preserve"> zu können.</w:t>
      </w:r>
      <w:r w:rsidR="000B6144">
        <w:t xml:space="preserve"> </w:t>
      </w:r>
      <w:r w:rsidR="000B6144" w:rsidRPr="007A1858">
        <w:t xml:space="preserve">Wie Absatz </w:t>
      </w:r>
      <w:r w:rsidR="00CA1B07" w:rsidRPr="007A1858">
        <w:fldChar w:fldCharType="begin"/>
      </w:r>
      <w:r w:rsidR="00CA1B07" w:rsidRPr="007A1858">
        <w:instrText xml:space="preserve"> REF _Ref80273977 \r \h </w:instrText>
      </w:r>
      <w:r w:rsidR="0078434E">
        <w:instrText xml:space="preserve"> \* MERGEFORMAT </w:instrText>
      </w:r>
      <w:r w:rsidR="00CA1B07" w:rsidRPr="007A1858">
        <w:fldChar w:fldCharType="separate"/>
      </w:r>
      <w:r w:rsidR="00CA1B07" w:rsidRPr="007A1858">
        <w:t>1.1</w:t>
      </w:r>
      <w:r w:rsidR="00CA1B07" w:rsidRPr="007A1858">
        <w:fldChar w:fldCharType="end"/>
      </w:r>
      <w:r w:rsidR="000B6144" w:rsidRPr="007A1858">
        <w:t xml:space="preserve"> </w:t>
      </w:r>
      <w:r w:rsidR="00AD7E11" w:rsidRPr="007A1858">
        <w:t xml:space="preserve">zu entnehmen, </w:t>
      </w:r>
      <w:r w:rsidR="00DB7F48" w:rsidRPr="007A1858">
        <w:t>ist</w:t>
      </w:r>
      <w:r w:rsidR="00AD7E11" w:rsidRPr="007A1858">
        <w:t xml:space="preserve"> es notwendig,</w:t>
      </w:r>
      <w:r w:rsidR="004132E2" w:rsidRPr="007A1858">
        <w:t xml:space="preserve"> dass alle Marken</w:t>
      </w:r>
      <w:r w:rsidR="00AD7E11" w:rsidRPr="007A1858">
        <w:t>,</w:t>
      </w:r>
      <w:r w:rsidR="004132E2" w:rsidRPr="007A1858">
        <w:t xml:space="preserve"> Modelle und Fahrzeuge in gleicher Qualität als </w:t>
      </w:r>
      <w:r w:rsidR="00FA56FC" w:rsidRPr="007A1858">
        <w:t>D</w:t>
      </w:r>
      <w:r w:rsidR="004132E2" w:rsidRPr="007A1858">
        <w:t>aten verfügbar sind</w:t>
      </w:r>
      <w:r w:rsidR="00DB7F48" w:rsidRPr="007A1858">
        <w:t>,</w:t>
      </w:r>
      <w:r w:rsidR="004132E2" w:rsidRPr="007A1858">
        <w:t xml:space="preserve"> um </w:t>
      </w:r>
      <w:r w:rsidR="00DB7F48" w:rsidRPr="007A1858">
        <w:t xml:space="preserve">eine </w:t>
      </w:r>
      <w:r w:rsidR="000B6144" w:rsidRPr="007A1858">
        <w:t>konsi</w:t>
      </w:r>
      <w:r w:rsidR="00FF7993" w:rsidRPr="007A1858">
        <w:t>s</w:t>
      </w:r>
      <w:r w:rsidR="000B6144" w:rsidRPr="007A1858">
        <w:t xml:space="preserve">tente Datenqualität </w:t>
      </w:r>
      <w:r w:rsidR="00FF7993" w:rsidRPr="007A1858">
        <w:t>der Ergebnisse zu ermöglichen</w:t>
      </w:r>
      <w:r w:rsidR="00FF7993" w:rsidRPr="00664395">
        <w:t>.</w:t>
      </w:r>
      <w:r w:rsidR="007A1858" w:rsidRPr="00664395">
        <w:t xml:space="preserve"> </w:t>
      </w:r>
      <w:r w:rsidR="00664395" w:rsidRPr="00664395">
        <w:t>Da</w:t>
      </w:r>
      <w:r w:rsidR="00237077" w:rsidRPr="00664395">
        <w:t xml:space="preserve"> </w:t>
      </w:r>
      <w:r w:rsidR="00545C21">
        <w:t>auf Basis des Trainingsdatensatzes</w:t>
      </w:r>
      <w:r w:rsidR="00137A65">
        <w:t xml:space="preserve"> die Anpassung der Gewichtung des Algorithmus </w:t>
      </w:r>
      <w:r w:rsidR="005513D1">
        <w:t>erfolgt</w:t>
      </w:r>
      <w:r w:rsidR="006B5721">
        <w:t>.</w:t>
      </w:r>
      <w:r w:rsidR="00124290">
        <w:t xml:space="preserve"> Entsprechend kann ausschließlich</w:t>
      </w:r>
      <w:r w:rsidR="0057171D" w:rsidRPr="000B5D68">
        <w:rPr>
          <w:color w:val="FF0000"/>
        </w:rPr>
        <w:t xml:space="preserve"> </w:t>
      </w:r>
      <w:r w:rsidR="0057171D" w:rsidRPr="00124290">
        <w:t>durc</w:t>
      </w:r>
      <w:r w:rsidR="0057171D">
        <w:t>h eine homogene Gewichtung</w:t>
      </w:r>
      <w:r w:rsidR="00124290">
        <w:t xml:space="preserve"> der Datensätze</w:t>
      </w:r>
      <w:r w:rsidR="0057171D">
        <w:t xml:space="preserve"> eine</w:t>
      </w:r>
      <w:r w:rsidR="000B5D68">
        <w:t xml:space="preserve"> gleichbleibende Qualität der Bewertung er</w:t>
      </w:r>
      <w:r w:rsidR="00124290">
        <w:t>zielt</w:t>
      </w:r>
      <w:r w:rsidR="000B5D68">
        <w:t xml:space="preserve"> werden. </w:t>
      </w:r>
    </w:p>
    <w:p w14:paraId="50CE77C9" w14:textId="77777777" w:rsidR="0080447A" w:rsidRDefault="00E546F6" w:rsidP="00262255">
      <w:pPr>
        <w:jc w:val="both"/>
      </w:pPr>
      <w:r>
        <w:t>Bei</w:t>
      </w:r>
      <w:r w:rsidR="00AA317B">
        <w:t xml:space="preserve"> Betrachtung des Baumdiagrammes wird </w:t>
      </w:r>
      <w:r>
        <w:t>erkenntlich</w:t>
      </w:r>
      <w:r w:rsidR="00AA317B">
        <w:t>, dass eine gleichmäßige Verteilung der Daten nicht vorliegt</w:t>
      </w:r>
      <w:r w:rsidR="000B1571">
        <w:t xml:space="preserve">. </w:t>
      </w:r>
      <w:r w:rsidR="00AA317B">
        <w:t xml:space="preserve"> </w:t>
      </w:r>
      <w:r w:rsidR="007E21B7">
        <w:t>Auf keiner Ebene der</w:t>
      </w:r>
      <w:r w:rsidR="00390977">
        <w:t xml:space="preserve"> Baumhierarchie </w:t>
      </w:r>
      <w:r w:rsidR="00CD2400">
        <w:t>erfüllt der Datensatz diese Voraussetzung.</w:t>
      </w:r>
      <w:r w:rsidR="00FF64E5">
        <w:t xml:space="preserve"> Entsprechend kann eine Ungleichverteilung auf allen Ebenen identifiziert werden.</w:t>
      </w:r>
      <w:r w:rsidR="00E72DDB">
        <w:t xml:space="preserve"> </w:t>
      </w:r>
    </w:p>
    <w:p w14:paraId="705E3A8A" w14:textId="4DBF26BF" w:rsidR="00352D5F" w:rsidRDefault="00416E9B" w:rsidP="00262255">
      <w:pPr>
        <w:jc w:val="both"/>
      </w:pPr>
      <w:r>
        <w:t xml:space="preserve">Zur Verdeutlichung werden im Folgenden </w:t>
      </w:r>
      <w:r w:rsidR="00CB1B6B">
        <w:t xml:space="preserve">Beispiele </w:t>
      </w:r>
      <w:r w:rsidR="00E72DDB">
        <w:t xml:space="preserve">dessen </w:t>
      </w:r>
      <w:r w:rsidR="00CB1B6B">
        <w:t>angeführt</w:t>
      </w:r>
      <w:r w:rsidR="00EC559E">
        <w:t xml:space="preserve">. </w:t>
      </w:r>
      <w:r w:rsidR="00AE387E">
        <w:t xml:space="preserve">In Betrachtung der </w:t>
      </w:r>
      <w:r w:rsidR="00EC559E">
        <w:t xml:space="preserve">Markenebene ist festzustellen, dass </w:t>
      </w:r>
      <w:r w:rsidR="006A07CC">
        <w:t xml:space="preserve">die Marke Bentley </w:t>
      </w:r>
      <w:r w:rsidR="00C1795D">
        <w:t>ausschließlich mit dem Model „</w:t>
      </w:r>
      <w:r w:rsidR="00C1795D" w:rsidRPr="00C1795D">
        <w:t>Bentley Continental</w:t>
      </w:r>
      <w:r w:rsidR="00C1795D">
        <w:t>“</w:t>
      </w:r>
      <w:r w:rsidR="00DA6465">
        <w:t xml:space="preserve"> und diese ausschließlich mit einem Fahrzeug </w:t>
      </w:r>
      <w:r w:rsidR="00C31175">
        <w:t>„</w:t>
      </w:r>
      <w:r w:rsidR="00C31175" w:rsidRPr="00C31175">
        <w:t>Bentley Continental Flying Spur</w:t>
      </w:r>
      <w:r w:rsidR="00C31175">
        <w:t xml:space="preserve">“ </w:t>
      </w:r>
      <w:r w:rsidR="00B63092">
        <w:t>vertreten ist</w:t>
      </w:r>
      <w:r w:rsidR="00155B60">
        <w:t xml:space="preserve">. </w:t>
      </w:r>
      <w:r w:rsidR="00483B26">
        <w:t>Im Gegensatz dazu</w:t>
      </w:r>
      <w:r w:rsidR="002307AA">
        <w:t xml:space="preserve"> kann die Marke Honda </w:t>
      </w:r>
      <w:r w:rsidR="00C0509B">
        <w:t xml:space="preserve">angeführt werden. </w:t>
      </w:r>
      <w:r w:rsidR="00D579C4">
        <w:t xml:space="preserve">Die Marke Honda wird durch </w:t>
      </w:r>
      <w:r w:rsidR="00396469">
        <w:t>elf Modelle re</w:t>
      </w:r>
      <w:r w:rsidR="009633AD">
        <w:t xml:space="preserve">präsentiert, </w:t>
      </w:r>
      <w:r w:rsidR="002479A4">
        <w:t xml:space="preserve">welche insgesamt sechshunderteins Fahrzeuge inkludieren. </w:t>
      </w:r>
      <w:r w:rsidR="00B90ACC">
        <w:t>Äquivalent kann d</w:t>
      </w:r>
      <w:r w:rsidR="00D77E29">
        <w:t xml:space="preserve">ie Marke Jeep </w:t>
      </w:r>
      <w:r w:rsidR="00C67A7E">
        <w:t>genannten werden. Diese wird durch ein Modell „Jeep Compass“</w:t>
      </w:r>
      <w:r w:rsidR="004E7D7C">
        <w:t xml:space="preserve"> vertreten</w:t>
      </w:r>
      <w:r w:rsidR="00C67A7E">
        <w:t xml:space="preserve">, welches </w:t>
      </w:r>
      <w:r w:rsidR="002B5EF7">
        <w:t>mit</w:t>
      </w:r>
      <w:r w:rsidR="004E7D7C">
        <w:t xml:space="preserve"> fünfzehn Fahrzeuge</w:t>
      </w:r>
      <w:r w:rsidR="002B5EF7">
        <w:t xml:space="preserve"> angegeben wird. </w:t>
      </w:r>
      <w:r w:rsidR="00A20728">
        <w:t>Quanti</w:t>
      </w:r>
      <w:r w:rsidR="004B316A">
        <w:t xml:space="preserve">tativ repräsentativer sind Angaben der </w:t>
      </w:r>
      <w:r w:rsidR="0040312B">
        <w:t xml:space="preserve">Marke Hyundai. Diese </w:t>
      </w:r>
      <w:r w:rsidR="0049647A">
        <w:t>wird durch fünfzehn Modelle</w:t>
      </w:r>
      <w:r w:rsidR="00817BB2">
        <w:t>, sowie eintausendeinundfünfzig Fahrzeuge</w:t>
      </w:r>
      <w:r w:rsidR="00C31CE1">
        <w:t xml:space="preserve"> angegeben.</w:t>
      </w:r>
      <w:r w:rsidR="0040312B">
        <w:t xml:space="preserve"> </w:t>
      </w:r>
      <w:r w:rsidR="00C67A7E">
        <w:t xml:space="preserve"> </w:t>
      </w:r>
      <w:r w:rsidR="00095632">
        <w:t>Diese Beispiel</w:t>
      </w:r>
      <w:r w:rsidR="00C31CE1">
        <w:t>e</w:t>
      </w:r>
      <w:r w:rsidR="00095632">
        <w:t xml:space="preserve"> </w:t>
      </w:r>
      <w:r w:rsidR="00C31CE1">
        <w:t>stellen</w:t>
      </w:r>
      <w:r w:rsidR="00095632">
        <w:t xml:space="preserve"> eine Stichprobe</w:t>
      </w:r>
      <w:r w:rsidR="00C31CE1">
        <w:t xml:space="preserve"> dar</w:t>
      </w:r>
      <w:r w:rsidR="00095632">
        <w:t xml:space="preserve"> und </w:t>
      </w:r>
      <w:r w:rsidR="002800BB">
        <w:t>soll</w:t>
      </w:r>
      <w:r w:rsidR="00C31CE1">
        <w:t>en</w:t>
      </w:r>
      <w:r w:rsidR="002800BB">
        <w:t xml:space="preserve"> die</w:t>
      </w:r>
      <w:r w:rsidR="00C31CE1">
        <w:t xml:space="preserve"> vorliegende</w:t>
      </w:r>
      <w:r w:rsidR="002800BB">
        <w:t xml:space="preserve"> Ungleichverteilung verdeutlichen</w:t>
      </w:r>
      <w:r w:rsidR="00724FC7">
        <w:t>.</w:t>
      </w:r>
      <w:r w:rsidR="00352D5F">
        <w:t xml:space="preserve"> In </w:t>
      </w:r>
      <w:r w:rsidR="00352D5F">
        <w:fldChar w:fldCharType="begin"/>
      </w:r>
      <w:r w:rsidR="00352D5F">
        <w:instrText xml:space="preserve"> REF _Ref80618481 \h </w:instrText>
      </w:r>
      <w:r w:rsidR="0078434E">
        <w:instrText xml:space="preserve"> \* MERGEFORMAT </w:instrText>
      </w:r>
      <w:r w:rsidR="00352D5F">
        <w:fldChar w:fldCharType="separate"/>
      </w:r>
      <w:r w:rsidR="00352D5F">
        <w:t xml:space="preserve">Abbildung </w:t>
      </w:r>
      <w:r w:rsidR="00352D5F">
        <w:rPr>
          <w:noProof/>
        </w:rPr>
        <w:t>5</w:t>
      </w:r>
      <w:r w:rsidR="00352D5F">
        <w:fldChar w:fldCharType="end"/>
      </w:r>
      <w:r w:rsidR="00352D5F">
        <w:t xml:space="preserve"> ist ein Ausschnitt der Baumdiagrammes zu sehen. Im </w:t>
      </w:r>
      <w:r w:rsidR="008875A3">
        <w:t xml:space="preserve">Fokus steht die Marke Honda </w:t>
      </w:r>
      <w:r w:rsidR="00C904A2">
        <w:t>mit dem Modell „Honda City“, sowie dessen Vertretung der Fahrzeuge.</w:t>
      </w:r>
    </w:p>
    <w:p w14:paraId="0B06B7B8" w14:textId="66459A92" w:rsidR="00383D88" w:rsidRPr="00533728" w:rsidRDefault="00AD5F0E" w:rsidP="00262255">
      <w:pPr>
        <w:jc w:val="both"/>
      </w:pPr>
      <w:r>
        <w:rPr>
          <w:noProof/>
        </w:rPr>
        <mc:AlternateContent>
          <mc:Choice Requires="wps">
            <w:drawing>
              <wp:anchor distT="45720" distB="45720" distL="114300" distR="114300" simplePos="0" relativeHeight="251660290" behindDoc="0" locked="0" layoutInCell="1" allowOverlap="1" wp14:anchorId="255A4588" wp14:editId="1747B952">
                <wp:simplePos x="0" y="0"/>
                <wp:positionH relativeFrom="margin">
                  <wp:align>left</wp:align>
                </wp:positionH>
                <wp:positionV relativeFrom="paragraph">
                  <wp:posOffset>1458785</wp:posOffset>
                </wp:positionV>
                <wp:extent cx="5697855" cy="2818130"/>
                <wp:effectExtent l="0" t="0" r="17145" b="2032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7855" cy="2818130"/>
                        </a:xfrm>
                        <a:prstGeom prst="rect">
                          <a:avLst/>
                        </a:prstGeom>
                        <a:solidFill>
                          <a:srgbClr val="FFFFFF"/>
                        </a:solidFill>
                        <a:ln w="9525">
                          <a:solidFill>
                            <a:srgbClr val="000000"/>
                          </a:solidFill>
                          <a:miter lim="800000"/>
                          <a:headEnd/>
                          <a:tailEnd/>
                        </a:ln>
                      </wps:spPr>
                      <wps:txbx>
                        <w:txbxContent>
                          <w:p w14:paraId="4D3D63CA" w14:textId="6A25DAA3" w:rsidR="00C94D4A" w:rsidRDefault="00C94D4A">
                            <w:r>
                              <w:rPr>
                                <w:noProof/>
                              </w:rPr>
                              <w:drawing>
                                <wp:inline distT="0" distB="0" distL="0" distR="0" wp14:anchorId="707A348B" wp14:editId="5CE3E660">
                                  <wp:extent cx="5594484" cy="2320120"/>
                                  <wp:effectExtent l="0" t="0" r="6350" b="4445"/>
                                  <wp:docPr id="4" name="Grafik 4"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Himmel enthält.&#10;&#10;Automatisch generierte Beschreibung"/>
                                          <pic:cNvPicPr/>
                                        </pic:nvPicPr>
                                        <pic:blipFill>
                                          <a:blip r:embed="rId18"/>
                                          <a:stretch>
                                            <a:fillRect/>
                                          </a:stretch>
                                        </pic:blipFill>
                                        <pic:spPr>
                                          <a:xfrm>
                                            <a:off x="0" y="0"/>
                                            <a:ext cx="5611091" cy="232700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A4588" id="_x0000_s1029" type="#_x0000_t202" style="position:absolute;left:0;text-align:left;margin-left:0;margin-top:114.85pt;width:448.65pt;height:221.9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">
                <v:textbox>
                  <w:txbxContent>
                    <w:p w14:paraId="4D3D63CA" w14:textId="6A25DAA3" w:rsidR="00C94D4A" w:rsidRDefault="00C94D4A">
                      <w:r>
                        <w:rPr>
                          <w:noProof/>
                        </w:rPr>
                        <w:drawing>
                          <wp:inline distT="0" distB="0" distL="0" distR="0" wp14:anchorId="707A348B" wp14:editId="5CE3E660">
                            <wp:extent cx="5594484" cy="2320120"/>
                            <wp:effectExtent l="0" t="0" r="6350" b="4445"/>
                            <wp:docPr id="4" name="Grafik 4"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Himmel enthält.&#10;&#10;Automatisch generierte Beschreibung"/>
                                    <pic:cNvPicPr/>
                                  </pic:nvPicPr>
                                  <pic:blipFill>
                                    <a:blip r:embed="rId18"/>
                                    <a:stretch>
                                      <a:fillRect/>
                                    </a:stretch>
                                  </pic:blipFill>
                                  <pic:spPr>
                                    <a:xfrm>
                                      <a:off x="0" y="0"/>
                                      <a:ext cx="5611091" cy="2327007"/>
                                    </a:xfrm>
                                    <a:prstGeom prst="rect">
                                      <a:avLst/>
                                    </a:prstGeom>
                                  </pic:spPr>
                                </pic:pic>
                              </a:graphicData>
                            </a:graphic>
                          </wp:inline>
                        </w:drawing>
                      </w:r>
                    </w:p>
                  </w:txbxContent>
                </v:textbox>
                <w10:wrap type="square" anchorx="margin"/>
              </v:shape>
            </w:pict>
          </mc:Fallback>
        </mc:AlternateContent>
      </w:r>
      <w:r w:rsidR="00646993">
        <w:t>Zusammenfassend sind</w:t>
      </w:r>
      <w:r w:rsidR="00A5392E">
        <w:t xml:space="preserve"> drei</w:t>
      </w:r>
      <w:r w:rsidR="00646993">
        <w:t xml:space="preserve"> Auswirkungen auf die </w:t>
      </w:r>
      <w:r w:rsidR="0034757A">
        <w:t>Validität</w:t>
      </w:r>
      <w:r w:rsidR="00646993">
        <w:t xml:space="preserve"> </w:t>
      </w:r>
      <w:r w:rsidR="0034757A">
        <w:t xml:space="preserve">des Datensatzes </w:t>
      </w:r>
      <w:r w:rsidR="00CE45D6">
        <w:t xml:space="preserve">und folglich </w:t>
      </w:r>
      <w:r w:rsidR="002C3594">
        <w:t xml:space="preserve">auf dessen Verwendung für das Onlineportal, </w:t>
      </w:r>
      <w:r w:rsidR="0034757A">
        <w:t>festzustellen.</w:t>
      </w:r>
      <w:r w:rsidR="00A5392E">
        <w:t xml:space="preserve"> Erstens </w:t>
      </w:r>
      <w:r w:rsidR="00CE45D6">
        <w:t xml:space="preserve">sind Modelle und entsprechende Fahrzeuge nicht im Datensatz erhalten, kann </w:t>
      </w:r>
      <w:r w:rsidR="004511AE">
        <w:t xml:space="preserve">für diese keine qualitative Bewertung erfolgen. Zweitens </w:t>
      </w:r>
      <w:r w:rsidR="00D614CD">
        <w:t>wird eine Marke ausschließlich durch ein Modell und ein Fahrzeug repräsentiert</w:t>
      </w:r>
      <w:r w:rsidR="00883420">
        <w:t xml:space="preserve">, </w:t>
      </w:r>
      <w:r w:rsidR="0031311F">
        <w:t xml:space="preserve">bilden diese Werte die einzige Grundlage der qualitativen Bewertung. Folglich ist die Wahrscheinlichkeit </w:t>
      </w:r>
      <w:r w:rsidR="00A5515B">
        <w:t xml:space="preserve">der Verzerrung hoch für diesen Datensatz. Drittens </w:t>
      </w:r>
      <w:r w:rsidR="00EC6239">
        <w:t xml:space="preserve">wenn es das Ziel des Onlineportals sein soll, alle </w:t>
      </w:r>
      <w:r w:rsidR="00877E53">
        <w:t>verfügbaren Automarken zu klassifizieren und zu bewerten</w:t>
      </w:r>
      <w:r w:rsidR="00C94D4A">
        <w:t>,</w:t>
      </w:r>
      <w:r w:rsidR="00877E53">
        <w:t xml:space="preserve"> </w:t>
      </w:r>
      <w:r w:rsidR="006141E5">
        <w:t xml:space="preserve">ist der vorliegende Trainingsdatensatz nicht ausreichend. </w:t>
      </w:r>
    </w:p>
    <w:p w14:paraId="6235364C" w14:textId="59F00A49" w:rsidR="00F40894" w:rsidRDefault="009566A5" w:rsidP="00262255">
      <w:pPr>
        <w:pStyle w:val="Beschriftung"/>
        <w:jc w:val="both"/>
      </w:pPr>
      <w:bookmarkStart w:id="32" w:name="_Ref80618481"/>
      <w:bookmarkStart w:id="33" w:name="_Ref90046556"/>
      <w:r>
        <w:t xml:space="preserve">Abbildung </w:t>
      </w:r>
      <w:fldSimple w:instr=" SEQ Abbildung \* ARABIC ">
        <w:r w:rsidR="00A05F69">
          <w:rPr>
            <w:noProof/>
          </w:rPr>
          <w:t>5</w:t>
        </w:r>
      </w:fldSimple>
      <w:bookmarkEnd w:id="32"/>
      <w:r>
        <w:t xml:space="preserve">: </w:t>
      </w:r>
      <w:r w:rsidR="00C94D4A">
        <w:t>Ausschnitt aus dem Baumdiagramm Marke Honda</w:t>
      </w:r>
      <w:r>
        <w:t xml:space="preserve"> (Quelle: eigene Darstellung)</w:t>
      </w:r>
      <w:bookmarkEnd w:id="33"/>
    </w:p>
    <w:p w14:paraId="063E904A" w14:textId="3BF70B72" w:rsidR="00AF4DBA" w:rsidRDefault="00AF4DBA" w:rsidP="00262255">
      <w:pPr>
        <w:pStyle w:val="berschrift2"/>
        <w:jc w:val="both"/>
      </w:pPr>
      <w:bookmarkStart w:id="34" w:name="_Toc90412127"/>
      <w:r>
        <w:t>Anwendung Visualisierung Zwei</w:t>
      </w:r>
      <w:bookmarkEnd w:id="34"/>
    </w:p>
    <w:p w14:paraId="250606C2" w14:textId="4DBB99EE" w:rsidR="00856F4F" w:rsidRDefault="00856F4F" w:rsidP="00262255">
      <w:pPr>
        <w:jc w:val="both"/>
      </w:pPr>
      <w:r>
        <w:t xml:space="preserve">Die Zweite Visualisierung dient </w:t>
      </w:r>
      <w:r w:rsidR="007D064D">
        <w:t xml:space="preserve">dem Vergleich zweier Eigenschaften des Gebrauchtwagens. </w:t>
      </w:r>
      <w:r w:rsidR="009D5B3E">
        <w:t xml:space="preserve">Der Website </w:t>
      </w:r>
      <w:r w:rsidR="00032F2E">
        <w:rPr>
          <w:i/>
          <w:iCs/>
        </w:rPr>
        <w:t xml:space="preserve">mobile.de </w:t>
      </w:r>
      <w:r w:rsidR="00032F2E">
        <w:t xml:space="preserve">zu entnehmen, sind die Attribute Preis, Pferdestärken, </w:t>
      </w:r>
      <w:r w:rsidR="00475D86">
        <w:t xml:space="preserve">Baujahr und Kilometerstand, deklarierend </w:t>
      </w:r>
      <w:r w:rsidR="00E33EFA">
        <w:t xml:space="preserve">für den Zustand eines Gebrauchtwagens. </w:t>
      </w:r>
      <w:r w:rsidR="005674AD">
        <w:t>D</w:t>
      </w:r>
      <w:r w:rsidR="0016728C">
        <w:t xml:space="preserve">ie gewünschte Verwendung des Trainingsdatensatzes </w:t>
      </w:r>
      <w:r w:rsidR="005674AD">
        <w:t xml:space="preserve">ist </w:t>
      </w:r>
      <w:r w:rsidR="003E7A63">
        <w:t>für ein Onlineportal</w:t>
      </w:r>
      <w:r w:rsidR="00087A0E">
        <w:t xml:space="preserve"> vorgesehen</w:t>
      </w:r>
      <w:r w:rsidR="005674AD">
        <w:t xml:space="preserve">. Dieses soll Gebrauchtwagen anhand von Attributen preislich validieren. Entsprechend </w:t>
      </w:r>
      <w:r w:rsidR="00124CDA">
        <w:t>könne</w:t>
      </w:r>
      <w:r w:rsidR="00DE77B8">
        <w:t>n</w:t>
      </w:r>
      <w:r w:rsidR="00124CDA">
        <w:t xml:space="preserve"> Prallelen zur Funktion von </w:t>
      </w:r>
      <w:r w:rsidR="00124CDA" w:rsidRPr="00124CDA">
        <w:rPr>
          <w:i/>
          <w:iCs/>
        </w:rPr>
        <w:t>mobile.de</w:t>
      </w:r>
      <w:r w:rsidR="00124CDA">
        <w:rPr>
          <w:i/>
          <w:iCs/>
        </w:rPr>
        <w:t xml:space="preserve"> </w:t>
      </w:r>
      <w:r w:rsidR="00124CDA">
        <w:t>gezogen werden</w:t>
      </w:r>
      <w:r w:rsidR="00430016">
        <w:t xml:space="preserve">. </w:t>
      </w:r>
      <w:r w:rsidR="00DE3472">
        <w:t>Demzufolge</w:t>
      </w:r>
      <w:r w:rsidR="00430016">
        <w:t xml:space="preserve"> w</w:t>
      </w:r>
      <w:r w:rsidR="00D91425">
        <w:t xml:space="preserve">erden die genannten Attribute in der Betrachtung fokussiert. </w:t>
      </w:r>
      <w:r w:rsidR="006E7312">
        <w:t xml:space="preserve">Ziel </w:t>
      </w:r>
      <w:r w:rsidR="001E64B9">
        <w:t>ist es mögliche Ausreißer, sowie Fahrzeug</w:t>
      </w:r>
      <w:r w:rsidR="00D46333">
        <w:t>e</w:t>
      </w:r>
      <w:r w:rsidR="001E64B9">
        <w:t xml:space="preserve"> mit </w:t>
      </w:r>
      <w:r w:rsidR="00D46333">
        <w:t>auffälligen Werten zu identifizieren. Diese</w:t>
      </w:r>
      <w:r w:rsidR="00EA4981">
        <w:t>n bedarf es eine</w:t>
      </w:r>
      <w:r w:rsidR="004243FC">
        <w:t>r</w:t>
      </w:r>
      <w:r w:rsidR="00EA4981">
        <w:t xml:space="preserve"> intensiviere</w:t>
      </w:r>
      <w:r w:rsidR="004243FC">
        <w:t>n</w:t>
      </w:r>
      <w:r w:rsidR="00EA4981">
        <w:t xml:space="preserve"> Betrachtung</w:t>
      </w:r>
      <w:r w:rsidR="00AA5572">
        <w:t xml:space="preserve">, da eine mögliche Verzerrung des Trainingsdatensatzes nicht ausgeschlossen werden kann. </w:t>
      </w:r>
    </w:p>
    <w:p w14:paraId="77C8EB15" w14:textId="33753861" w:rsidR="00321F34" w:rsidRPr="00321F34" w:rsidRDefault="00177428" w:rsidP="00262255">
      <w:pPr>
        <w:jc w:val="both"/>
      </w:pPr>
      <w:r>
        <w:rPr>
          <w:noProof/>
        </w:rPr>
        <mc:AlternateContent>
          <mc:Choice Requires="wps">
            <w:drawing>
              <wp:anchor distT="45720" distB="45720" distL="114300" distR="114300" simplePos="0" relativeHeight="251662338" behindDoc="0" locked="0" layoutInCell="1" allowOverlap="1" wp14:anchorId="104E5846" wp14:editId="37529F51">
                <wp:simplePos x="0" y="0"/>
                <wp:positionH relativeFrom="margin">
                  <wp:align>right</wp:align>
                </wp:positionH>
                <wp:positionV relativeFrom="paragraph">
                  <wp:posOffset>2307590</wp:posOffset>
                </wp:positionV>
                <wp:extent cx="5734050" cy="1404620"/>
                <wp:effectExtent l="0" t="0" r="19050" b="27305"/>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04620"/>
                        </a:xfrm>
                        <a:prstGeom prst="rect">
                          <a:avLst/>
                        </a:prstGeom>
                        <a:solidFill>
                          <a:srgbClr val="FFFFFF"/>
                        </a:solidFill>
                        <a:ln w="9525">
                          <a:solidFill>
                            <a:srgbClr val="000000"/>
                          </a:solidFill>
                          <a:miter lim="800000"/>
                          <a:headEnd/>
                          <a:tailEnd/>
                        </a:ln>
                      </wps:spPr>
                      <wps:txbx>
                        <w:txbxContent>
                          <w:p w14:paraId="16FA1B20" w14:textId="510AF0AC" w:rsidR="00177428" w:rsidRDefault="00177428" w:rsidP="004E5797">
                            <w:pPr>
                              <w:jc w:val="center"/>
                            </w:pPr>
                            <w:r>
                              <w:rPr>
                                <w:noProof/>
                              </w:rPr>
                              <w:drawing>
                                <wp:inline distT="0" distB="0" distL="0" distR="0" wp14:anchorId="40453BB6" wp14:editId="2EB54899">
                                  <wp:extent cx="5542280" cy="2691765"/>
                                  <wp:effectExtent l="0" t="0" r="1270" b="0"/>
                                  <wp:docPr id="8" name="Grafik 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2280" cy="269176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4E5846" id="_x0000_s1030" type="#_x0000_t202" style="position:absolute;left:0;text-align:left;margin-left:400.3pt;margin-top:181.7pt;width:451.5pt;height:110.6pt;z-index:25166233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">
                <v:textbox style="mso-fit-shape-to-text:t">
                  <w:txbxContent>
                    <w:p w14:paraId="16FA1B20" w14:textId="510AF0AC" w:rsidR="00177428" w:rsidRDefault="00177428" w:rsidP="004E5797">
                      <w:pPr>
                        <w:jc w:val="center"/>
                      </w:pPr>
                      <w:r>
                        <w:rPr>
                          <w:noProof/>
                        </w:rPr>
                        <w:drawing>
                          <wp:inline distT="0" distB="0" distL="0" distR="0" wp14:anchorId="40453BB6" wp14:editId="2EB54899">
                            <wp:extent cx="5542280" cy="2691765"/>
                            <wp:effectExtent l="0" t="0" r="1270" b="0"/>
                            <wp:docPr id="8" name="Grafik 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2280" cy="2691765"/>
                                    </a:xfrm>
                                    <a:prstGeom prst="rect">
                                      <a:avLst/>
                                    </a:prstGeom>
                                    <a:noFill/>
                                    <a:ln>
                                      <a:noFill/>
                                    </a:ln>
                                  </pic:spPr>
                                </pic:pic>
                              </a:graphicData>
                            </a:graphic>
                          </wp:inline>
                        </w:drawing>
                      </w:r>
                    </w:p>
                  </w:txbxContent>
                </v:textbox>
                <w10:wrap type="square" anchorx="margin"/>
              </v:shape>
            </w:pict>
          </mc:Fallback>
        </mc:AlternateContent>
      </w:r>
      <w:r w:rsidR="000B35D2">
        <w:t>Bei Gegenüberstellung der vier genannten Attribut</w:t>
      </w:r>
      <w:r w:rsidR="00525582">
        <w:t xml:space="preserve">e </w:t>
      </w:r>
      <w:r w:rsidR="00A74B49">
        <w:t>zeigten</w:t>
      </w:r>
      <w:r w:rsidR="0078434E">
        <w:t xml:space="preserve"> zwei Datensätze Auffälligkeiten. </w:t>
      </w:r>
      <w:r w:rsidR="00AF694E">
        <w:t xml:space="preserve">In </w:t>
      </w:r>
      <w:r w:rsidR="00AF694E">
        <w:fldChar w:fldCharType="begin"/>
      </w:r>
      <w:r w:rsidR="00AF694E">
        <w:instrText xml:space="preserve"> REF _Ref80620466 \h </w:instrText>
      </w:r>
      <w:r w:rsidR="00E81C12">
        <w:instrText xml:space="preserve"> \* MERGEFORMAT </w:instrText>
      </w:r>
      <w:r w:rsidR="0065600C">
        <w:fldChar w:fldCharType="separate"/>
      </w:r>
      <w:r w:rsidR="00AF694E">
        <w:fldChar w:fldCharType="end"/>
      </w:r>
      <w:r w:rsidR="00AF694E">
        <w:fldChar w:fldCharType="begin"/>
      </w:r>
      <w:r w:rsidR="00AF694E">
        <w:instrText xml:space="preserve"> REF _Ref80620471 \h </w:instrText>
      </w:r>
      <w:r w:rsidR="00E81C12">
        <w:instrText xml:space="preserve"> \* MERGEFORMAT </w:instrText>
      </w:r>
      <w:r w:rsidR="00AF694E">
        <w:fldChar w:fldCharType="separate"/>
      </w:r>
      <w:r w:rsidR="00AF694E">
        <w:t xml:space="preserve">Abbildung </w:t>
      </w:r>
      <w:r w:rsidR="00AF694E">
        <w:rPr>
          <w:noProof/>
        </w:rPr>
        <w:t>6</w:t>
      </w:r>
      <w:r w:rsidR="00AF694E">
        <w:fldChar w:fldCharType="end"/>
      </w:r>
      <w:r w:rsidR="00AF694E">
        <w:t xml:space="preserve"> </w:t>
      </w:r>
      <w:r w:rsidR="00921CEB">
        <w:t xml:space="preserve">und </w:t>
      </w:r>
      <w:r w:rsidR="00921CEB">
        <w:fldChar w:fldCharType="begin"/>
      </w:r>
      <w:r w:rsidR="00921CEB">
        <w:instrText xml:space="preserve"> REF _Ref80622873 \h </w:instrText>
      </w:r>
      <w:r w:rsidR="00E81C12">
        <w:instrText xml:space="preserve"> \* MERGEFORMAT </w:instrText>
      </w:r>
      <w:r w:rsidR="00921CEB">
        <w:fldChar w:fldCharType="separate"/>
      </w:r>
      <w:r w:rsidR="00921CEB">
        <w:t xml:space="preserve">Abbildung </w:t>
      </w:r>
      <w:r w:rsidR="00921CEB">
        <w:rPr>
          <w:noProof/>
        </w:rPr>
        <w:t>7</w:t>
      </w:r>
      <w:r w:rsidR="00921CEB">
        <w:fldChar w:fldCharType="end"/>
      </w:r>
      <w:r w:rsidR="00921CEB">
        <w:t xml:space="preserve"> </w:t>
      </w:r>
      <w:r w:rsidR="009B5ABD">
        <w:t>sind die</w:t>
      </w:r>
      <w:r w:rsidR="00921CEB">
        <w:t xml:space="preserve"> Vergleich</w:t>
      </w:r>
      <w:r w:rsidR="009B5ABD">
        <w:t>e</w:t>
      </w:r>
      <w:r w:rsidR="00921CEB">
        <w:t xml:space="preserve"> der Eigenschaften Preis in Euro</w:t>
      </w:r>
      <w:r w:rsidR="009B5ABD">
        <w:t xml:space="preserve"> und Kilometerstand, sowie Pferdestärken </w:t>
      </w:r>
      <w:r w:rsidR="00BA0234">
        <w:t xml:space="preserve">und Kilometerstand abgebildet. </w:t>
      </w:r>
      <w:r w:rsidR="00383294">
        <w:t xml:space="preserve">Aus beiden Zusammenhängen </w:t>
      </w:r>
      <w:r w:rsidR="00E1088D">
        <w:t xml:space="preserve">kann jeweils </w:t>
      </w:r>
      <w:r w:rsidR="00383294">
        <w:t xml:space="preserve">Datensatz des </w:t>
      </w:r>
      <w:r w:rsidR="00935D4B">
        <w:t xml:space="preserve">Fahrzeugs </w:t>
      </w:r>
      <w:r w:rsidR="00935D4B" w:rsidRPr="00935D4B">
        <w:rPr>
          <w:i/>
          <w:iCs/>
        </w:rPr>
        <w:t>BMW X5 xDrive 30d M Sport</w:t>
      </w:r>
      <w:r w:rsidR="00935D4B">
        <w:rPr>
          <w:i/>
          <w:iCs/>
        </w:rPr>
        <w:t xml:space="preserve"> </w:t>
      </w:r>
      <w:r w:rsidR="00935D4B">
        <w:t>mit der ID</w:t>
      </w:r>
      <w:r w:rsidR="0033334D">
        <w:t xml:space="preserve"> </w:t>
      </w:r>
      <w:r w:rsidR="0033334D" w:rsidRPr="0033334D">
        <w:t>129456</w:t>
      </w:r>
      <w:r w:rsidR="00E1088D">
        <w:t xml:space="preserve"> </w:t>
      </w:r>
      <w:r w:rsidR="00115D90">
        <w:t xml:space="preserve">als Ausreißer identifiziert werden. Ausschlaggebend </w:t>
      </w:r>
      <w:r w:rsidR="005F4B4A">
        <w:t xml:space="preserve">dafür ist der Wert des Kilometerstandes. </w:t>
      </w:r>
      <w:r w:rsidR="004715F8">
        <w:t xml:space="preserve">Dieser liegt bei </w:t>
      </w:r>
      <w:r w:rsidR="004715F8" w:rsidRPr="004715F8">
        <w:t>6</w:t>
      </w:r>
      <w:r w:rsidR="004715F8">
        <w:t>.</w:t>
      </w:r>
      <w:r w:rsidR="004715F8" w:rsidRPr="004715F8">
        <w:t>500</w:t>
      </w:r>
      <w:r w:rsidR="004715F8">
        <w:t>.</w:t>
      </w:r>
      <w:r w:rsidR="004715F8" w:rsidRPr="004715F8">
        <w:t>000</w:t>
      </w:r>
      <w:r w:rsidR="00FB627D">
        <w:t xml:space="preserve"> </w:t>
      </w:r>
      <w:r w:rsidR="004715F8">
        <w:t>km.</w:t>
      </w:r>
      <w:r w:rsidR="00FB627D">
        <w:t xml:space="preserve"> </w:t>
      </w:r>
      <w:r w:rsidR="009362DE">
        <w:t xml:space="preserve">Folglich muss dieser Wert analysiert werden. Zunächst </w:t>
      </w:r>
      <w:r w:rsidR="0060175D">
        <w:t xml:space="preserve">wurde der Fehler </w:t>
      </w:r>
      <w:r w:rsidR="00AA263A">
        <w:t>bei der Datenübernahme</w:t>
      </w:r>
      <w:r w:rsidR="0060175D">
        <w:t xml:space="preserve"> </w:t>
      </w:r>
      <w:r w:rsidR="00FE56FF">
        <w:t xml:space="preserve">ausgeschlossen. </w:t>
      </w:r>
      <w:r w:rsidR="006837C0">
        <w:t>Die Datengrundlage</w:t>
      </w:r>
      <w:r w:rsidR="006D2309">
        <w:t xml:space="preserve">, dass </w:t>
      </w:r>
      <w:r w:rsidR="00C31B68">
        <w:t>ein BMW</w:t>
      </w:r>
      <w:r w:rsidR="006D2309" w:rsidRPr="00935D4B">
        <w:rPr>
          <w:i/>
          <w:iCs/>
        </w:rPr>
        <w:t xml:space="preserve"> X5 xDrive 30d M Sport</w:t>
      </w:r>
      <w:r w:rsidR="001A55B7">
        <w:rPr>
          <w:i/>
          <w:iCs/>
        </w:rPr>
        <w:t xml:space="preserve">, Baujahr 2017, </w:t>
      </w:r>
      <w:r w:rsidR="001A55B7">
        <w:t xml:space="preserve">einen Kilometerstand von </w:t>
      </w:r>
      <w:r w:rsidR="001A55B7" w:rsidRPr="004715F8">
        <w:t>6</w:t>
      </w:r>
      <w:r w:rsidR="001A55B7">
        <w:t>.</w:t>
      </w:r>
      <w:r w:rsidR="001A55B7" w:rsidRPr="004715F8">
        <w:t>500</w:t>
      </w:r>
      <w:r w:rsidR="001A55B7">
        <w:t>.</w:t>
      </w:r>
      <w:r w:rsidR="001A55B7" w:rsidRPr="004715F8">
        <w:t>000</w:t>
      </w:r>
      <w:r w:rsidR="001A55B7">
        <w:t>km vorweist</w:t>
      </w:r>
      <w:r w:rsidR="006B031A">
        <w:t xml:space="preserve">, wird </w:t>
      </w:r>
      <w:r w:rsidR="006837C0">
        <w:t xml:space="preserve">als Extremfall eingestuft. </w:t>
      </w:r>
      <w:r w:rsidR="0018732A">
        <w:t>Die Annahme, dass ein Fahrzeug dieses Models einen Kilometerstand von 6.500.000 km erreichen kann, wird als unwahrscheinlich angesehen. Ents</w:t>
      </w:r>
      <w:r w:rsidR="00AD134C">
        <w:t xml:space="preserve">prechend kann dieser Datensatz eine Verzerrung des Trainingsdatensatzes begünstigen. </w:t>
      </w:r>
      <w:r w:rsidR="00B31430">
        <w:t xml:space="preserve">Folglich wird der Ausschluss aus dem Datensatz empfohlen. </w:t>
      </w:r>
    </w:p>
    <w:p w14:paraId="780AE704" w14:textId="440910E2" w:rsidR="00175D79" w:rsidRDefault="00950086" w:rsidP="00262255">
      <w:pPr>
        <w:pStyle w:val="Beschriftung"/>
        <w:jc w:val="both"/>
      </w:pPr>
      <w:bookmarkStart w:id="35" w:name="_Ref80620471"/>
      <w:bookmarkStart w:id="36" w:name="_Ref80620466"/>
      <w:r>
        <w:t xml:space="preserve">Abbildung </w:t>
      </w:r>
      <w:fldSimple w:instr=" SEQ Abbildung \* ARABIC ">
        <w:r w:rsidR="00A05F69">
          <w:rPr>
            <w:noProof/>
          </w:rPr>
          <w:t>6</w:t>
        </w:r>
      </w:fldSimple>
      <w:bookmarkEnd w:id="35"/>
      <w:r>
        <w:t xml:space="preserve">: Gegenüberstellung der Eigenschaften </w:t>
      </w:r>
      <w:r w:rsidR="001B1B37">
        <w:t>Preis in Euro und Kilometerstand mittels eines Scatterplots</w:t>
      </w:r>
      <w:r w:rsidR="00A22B3E">
        <w:t xml:space="preserve"> </w:t>
      </w:r>
      <w:r w:rsidR="008F7E87">
        <w:t xml:space="preserve">(Quelle: </w:t>
      </w:r>
      <w:r w:rsidR="00147E18">
        <w:t>e</w:t>
      </w:r>
      <w:r w:rsidR="008F7E87">
        <w:t>igene Darstellung)</w:t>
      </w:r>
      <w:bookmarkEnd w:id="36"/>
    </w:p>
    <w:p w14:paraId="0FDA2A68" w14:textId="6509F23B" w:rsidR="00AD10EB" w:rsidRDefault="00A22B3E" w:rsidP="00262255">
      <w:pPr>
        <w:jc w:val="both"/>
      </w:pPr>
      <w:r>
        <w:t xml:space="preserve">Im Zuge der Gegenüberstellung </w:t>
      </w:r>
      <w:r w:rsidR="0028548D">
        <w:t xml:space="preserve">der Eigenschaften Preis in Euro </w:t>
      </w:r>
      <w:r w:rsidR="0025133D">
        <w:t xml:space="preserve">und Baujahr </w:t>
      </w:r>
      <w:r w:rsidR="00E41A81">
        <w:t xml:space="preserve">erwies sich der Datensatz des Fahrzeugs </w:t>
      </w:r>
      <w:r w:rsidR="003944C1" w:rsidRPr="003944C1">
        <w:rPr>
          <w:i/>
          <w:iCs/>
        </w:rPr>
        <w:t>Land Rover Range Rover 3.0 Diesel LWB Vogue</w:t>
      </w:r>
      <w:r w:rsidR="00392D19">
        <w:rPr>
          <w:i/>
          <w:iCs/>
        </w:rPr>
        <w:t xml:space="preserve"> </w:t>
      </w:r>
      <w:r w:rsidR="00392D19">
        <w:t xml:space="preserve">mit der ID </w:t>
      </w:r>
      <w:r w:rsidR="00392D19" w:rsidRPr="00392D19">
        <w:t>131154</w:t>
      </w:r>
      <w:r w:rsidR="000468AF">
        <w:t xml:space="preserve"> als auffällig. Dieser Zusammenhang kann </w:t>
      </w:r>
      <w:r w:rsidR="0036001E">
        <w:rPr>
          <w:color w:val="FF0000"/>
        </w:rPr>
        <w:fldChar w:fldCharType="begin"/>
      </w:r>
      <w:r w:rsidR="0036001E">
        <w:instrText xml:space="preserve"> REF _Ref90141641 \h </w:instrText>
      </w:r>
      <w:r w:rsidR="00185DCF">
        <w:rPr>
          <w:color w:val="FF0000"/>
        </w:rPr>
        <w:instrText xml:space="preserve"> \* MERGEFORMAT </w:instrText>
      </w:r>
      <w:r w:rsidR="0036001E">
        <w:rPr>
          <w:color w:val="FF0000"/>
        </w:rPr>
      </w:r>
      <w:r w:rsidR="0036001E">
        <w:rPr>
          <w:color w:val="FF0000"/>
        </w:rPr>
        <w:fldChar w:fldCharType="separate"/>
      </w:r>
      <w:r w:rsidR="0036001E">
        <w:t xml:space="preserve">Abbildung </w:t>
      </w:r>
      <w:r w:rsidR="0036001E">
        <w:rPr>
          <w:noProof/>
        </w:rPr>
        <w:t>8</w:t>
      </w:r>
      <w:r w:rsidR="0036001E">
        <w:rPr>
          <w:color w:val="FF0000"/>
        </w:rPr>
        <w:fldChar w:fldCharType="end"/>
      </w:r>
      <w:r w:rsidR="0036001E">
        <w:rPr>
          <w:color w:val="FF0000"/>
        </w:rPr>
        <w:t xml:space="preserve"> </w:t>
      </w:r>
      <w:r w:rsidR="00110556">
        <w:t xml:space="preserve">entnommen werden. </w:t>
      </w:r>
      <w:r w:rsidR="00AA2421">
        <w:t xml:space="preserve">Der Punkt des genannten Fahrzeugs </w:t>
      </w:r>
      <w:r w:rsidR="00C80D51">
        <w:t xml:space="preserve">liegt deutlich </w:t>
      </w:r>
      <w:r w:rsidR="00E81C12">
        <w:t>über de</w:t>
      </w:r>
      <w:r w:rsidR="00B06CC8">
        <w:t>r</w:t>
      </w:r>
      <w:r w:rsidR="00E81C12">
        <w:t xml:space="preserve"> Punkt</w:t>
      </w:r>
      <w:r w:rsidR="00B06CC8">
        <w:t>wolke</w:t>
      </w:r>
      <w:r w:rsidR="00E81C12">
        <w:t xml:space="preserve"> des restlichen Trainingsdatensatzes.</w:t>
      </w:r>
      <w:r w:rsidR="00B06CC8">
        <w:t xml:space="preserve"> Die Ursache dafür kann </w:t>
      </w:r>
      <w:r w:rsidR="00FD3375">
        <w:t>dem überdurchschnittlich hohen Wert</w:t>
      </w:r>
      <w:r w:rsidR="009C5D37">
        <w:t xml:space="preserve"> des Preises in Euro unterstellt werden. </w:t>
      </w:r>
      <w:r w:rsidR="00E81C12">
        <w:t xml:space="preserve"> </w:t>
      </w:r>
      <w:r w:rsidR="0021265D">
        <w:t xml:space="preserve">Um </w:t>
      </w:r>
      <w:r w:rsidR="00171E71">
        <w:t xml:space="preserve">das entsprechende Preis-Leistungsverhältnis überprüfen zu können, wird der Rat eines Fachpartners empfohlen. </w:t>
      </w:r>
      <w:r w:rsidR="00E24834">
        <w:t xml:space="preserve">Ausschließlich </w:t>
      </w:r>
      <w:r w:rsidR="00094619">
        <w:t xml:space="preserve">über die Sicherstellung des gerechtfertigten Preises des </w:t>
      </w:r>
      <w:r w:rsidR="00E37346">
        <w:t xml:space="preserve">genannten Objektes, kann eine Verzerrung </w:t>
      </w:r>
      <w:r w:rsidR="00F40F17">
        <w:t xml:space="preserve">des Trainingsdatensatzes ausgeschlossen werden. </w:t>
      </w:r>
    </w:p>
    <w:p w14:paraId="165FAE12" w14:textId="77777777" w:rsidR="00AD10EB" w:rsidRDefault="00AD10EB" w:rsidP="00262255">
      <w:pPr>
        <w:jc w:val="both"/>
      </w:pPr>
    </w:p>
    <w:p w14:paraId="17C585F3" w14:textId="7DE8A6D3" w:rsidR="00AD10EB" w:rsidRPr="002C5C76" w:rsidRDefault="00AD10EB" w:rsidP="00262255">
      <w:pPr>
        <w:jc w:val="both"/>
      </w:pPr>
      <w:r>
        <w:rPr>
          <w:noProof/>
        </w:rPr>
        <mc:AlternateContent>
          <mc:Choice Requires="wps">
            <w:drawing>
              <wp:anchor distT="45720" distB="45720" distL="114300" distR="114300" simplePos="0" relativeHeight="251664386" behindDoc="0" locked="0" layoutInCell="1" allowOverlap="1" wp14:anchorId="53EEF9EA" wp14:editId="6154E0F0">
                <wp:simplePos x="0" y="0"/>
                <wp:positionH relativeFrom="margin">
                  <wp:posOffset>0</wp:posOffset>
                </wp:positionH>
                <wp:positionV relativeFrom="paragraph">
                  <wp:posOffset>330835</wp:posOffset>
                </wp:positionV>
                <wp:extent cx="5740400" cy="2863850"/>
                <wp:effectExtent l="0" t="0" r="12700" b="12700"/>
                <wp:wrapSquare wrapText="bothSides"/>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2863850"/>
                        </a:xfrm>
                        <a:prstGeom prst="rect">
                          <a:avLst/>
                        </a:prstGeom>
                        <a:solidFill>
                          <a:srgbClr val="FFFFFF"/>
                        </a:solidFill>
                        <a:ln w="9525">
                          <a:solidFill>
                            <a:srgbClr val="000000"/>
                          </a:solidFill>
                          <a:miter lim="800000"/>
                          <a:headEnd/>
                          <a:tailEnd/>
                        </a:ln>
                      </wps:spPr>
                      <wps:txbx>
                        <w:txbxContent>
                          <w:p w14:paraId="0938A6FA" w14:textId="77777777" w:rsidR="00AD10EB" w:rsidRDefault="00AD10EB" w:rsidP="004E5797">
                            <w:pPr>
                              <w:jc w:val="center"/>
                            </w:pPr>
                            <w:r>
                              <w:rPr>
                                <w:noProof/>
                              </w:rPr>
                              <w:drawing>
                                <wp:inline distT="0" distB="0" distL="0" distR="0" wp14:anchorId="5D6A6E41" wp14:editId="43F6870C">
                                  <wp:extent cx="5537030" cy="2705100"/>
                                  <wp:effectExtent l="0" t="0" r="6985" b="0"/>
                                  <wp:docPr id="14" name="Grafik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F9EA" id="_x0000_s1031" type="#_x0000_t202" style="position:absolute;left:0;text-align:left;margin-left:0;margin-top:26.05pt;width:452pt;height:225.5pt;z-index:25166438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">
                <v:textbox>
                  <w:txbxContent>
                    <w:p w14:paraId="0938A6FA" w14:textId="77777777" w:rsidR="00AD10EB" w:rsidRDefault="00AD10EB" w:rsidP="004E5797">
                      <w:pPr>
                        <w:jc w:val="center"/>
                      </w:pPr>
                      <w:r>
                        <w:rPr>
                          <w:noProof/>
                        </w:rPr>
                        <w:drawing>
                          <wp:inline distT="0" distB="0" distL="0" distR="0" wp14:anchorId="5D6A6E41" wp14:editId="43F6870C">
                            <wp:extent cx="5537030" cy="2705100"/>
                            <wp:effectExtent l="0" t="0" r="6985" b="0"/>
                            <wp:docPr id="14" name="Grafik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v:textbox>
                <w10:wrap type="square" anchorx="margin"/>
              </v:shape>
            </w:pict>
          </mc:Fallback>
        </mc:AlternateContent>
      </w:r>
    </w:p>
    <w:p w14:paraId="571E693E" w14:textId="162A1643" w:rsidR="001B1B37" w:rsidRDefault="00CA2626" w:rsidP="00262255">
      <w:pPr>
        <w:pStyle w:val="Beschriftung"/>
        <w:jc w:val="both"/>
      </w:pPr>
      <w:bookmarkStart w:id="37" w:name="_Ref80622873"/>
      <w:r>
        <w:rPr>
          <w:noProof/>
        </w:rPr>
        <mc:AlternateContent>
          <mc:Choice Requires="wps">
            <w:drawing>
              <wp:anchor distT="45720" distB="45720" distL="114300" distR="114300" simplePos="0" relativeHeight="251668482" behindDoc="1" locked="0" layoutInCell="1" allowOverlap="1" wp14:anchorId="7723191E" wp14:editId="52187590">
                <wp:simplePos x="0" y="0"/>
                <wp:positionH relativeFrom="margin">
                  <wp:posOffset>2154555</wp:posOffset>
                </wp:positionH>
                <wp:positionV relativeFrom="paragraph">
                  <wp:posOffset>5939155</wp:posOffset>
                </wp:positionV>
                <wp:extent cx="2070100" cy="260350"/>
                <wp:effectExtent l="0" t="0" r="6350" b="6350"/>
                <wp:wrapTight wrapText="bothSides">
                  <wp:wrapPolygon edited="0">
                    <wp:start x="0" y="0"/>
                    <wp:lineTo x="0" y="20546"/>
                    <wp:lineTo x="21467" y="20546"/>
                    <wp:lineTo x="21467" y="0"/>
                    <wp:lineTo x="0" y="0"/>
                  </wp:wrapPolygon>
                </wp:wrapTight>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0" cy="260350"/>
                        </a:xfrm>
                        <a:prstGeom prst="rect">
                          <a:avLst/>
                        </a:prstGeom>
                        <a:solidFill>
                          <a:srgbClr val="FFFFFF"/>
                        </a:solidFill>
                        <a:ln w="9525">
                          <a:noFill/>
                          <a:miter lim="800000"/>
                          <a:headEnd/>
                          <a:tailEnd/>
                        </a:ln>
                      </wps:spPr>
                      <wps:txbx>
                        <w:txbxContent>
                          <w:p w14:paraId="61A813BB" w14:textId="2D63CA37" w:rsidR="0016244D" w:rsidRPr="00CA2626" w:rsidRDefault="0016244D" w:rsidP="0016244D">
                            <w:pPr>
                              <w:jc w:val="center"/>
                              <w:rPr>
                                <w:sz w:val="20"/>
                                <w:szCs w:val="20"/>
                              </w:rPr>
                            </w:pPr>
                            <w:r w:rsidRPr="00CA2626">
                              <w:rPr>
                                <w:sz w:val="20"/>
                                <w:szCs w:val="20"/>
                              </w:rPr>
                              <w:t>Baujah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3191E" id="_x0000_s1032" type="#_x0000_t202" style="position:absolute;left:0;text-align:left;margin-left:169.65pt;margin-top:467.65pt;width:163pt;height:20.5pt;z-index:-25164799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" stroked="f">
                <v:textbox>
                  <w:txbxContent>
                    <w:p w14:paraId="61A813BB" w14:textId="2D63CA37" w:rsidR="0016244D" w:rsidRPr="00CA2626" w:rsidRDefault="0016244D" w:rsidP="0016244D">
                      <w:pPr>
                        <w:jc w:val="center"/>
                        <w:rPr>
                          <w:sz w:val="20"/>
                          <w:szCs w:val="20"/>
                        </w:rPr>
                      </w:pPr>
                      <w:r w:rsidRPr="00CA2626">
                        <w:rPr>
                          <w:sz w:val="20"/>
                          <w:szCs w:val="20"/>
                        </w:rPr>
                        <w:t>Baujahr</w:t>
                      </w:r>
                    </w:p>
                  </w:txbxContent>
                </v:textbox>
                <w10:wrap type="tight" anchorx="margin"/>
              </v:shape>
            </w:pict>
          </mc:Fallback>
        </mc:AlternateContent>
      </w:r>
      <w:r>
        <w:rPr>
          <w:noProof/>
        </w:rPr>
        <mc:AlternateContent>
          <mc:Choice Requires="wps">
            <w:drawing>
              <wp:anchor distT="45720" distB="45720" distL="114300" distR="114300" simplePos="0" relativeHeight="251666434" behindDoc="0" locked="0" layoutInCell="1" allowOverlap="1" wp14:anchorId="08ACC9E9" wp14:editId="421B3D0C">
                <wp:simplePos x="0" y="0"/>
                <wp:positionH relativeFrom="margin">
                  <wp:align>left</wp:align>
                </wp:positionH>
                <wp:positionV relativeFrom="paragraph">
                  <wp:posOffset>3374390</wp:posOffset>
                </wp:positionV>
                <wp:extent cx="5740400" cy="2863850"/>
                <wp:effectExtent l="0" t="0" r="12700" b="12700"/>
                <wp:wrapSquare wrapText="bothSides"/>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2863850"/>
                        </a:xfrm>
                        <a:prstGeom prst="rect">
                          <a:avLst/>
                        </a:prstGeom>
                        <a:solidFill>
                          <a:srgbClr val="FFFFFF"/>
                        </a:solidFill>
                        <a:ln w="9525">
                          <a:solidFill>
                            <a:srgbClr val="000000"/>
                          </a:solidFill>
                          <a:miter lim="800000"/>
                          <a:headEnd/>
                          <a:tailEnd/>
                        </a:ln>
                      </wps:spPr>
                      <wps:txbx>
                        <w:txbxContent>
                          <w:p w14:paraId="70287A02" w14:textId="378D1421" w:rsidR="00F40F17" w:rsidRDefault="0016244D" w:rsidP="0016244D">
                            <w:pPr>
                              <w:jc w:val="center"/>
                            </w:pPr>
                            <w:r>
                              <w:rPr>
                                <w:noProof/>
                              </w:rPr>
                              <w:drawing>
                                <wp:inline distT="0" distB="0" distL="0" distR="0" wp14:anchorId="2485FA07" wp14:editId="0D4A5C69">
                                  <wp:extent cx="5704199" cy="2794000"/>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6044" cy="2794904"/>
                                          </a:xfrm>
                                          <a:prstGeom prst="rect">
                                            <a:avLst/>
                                          </a:prstGeom>
                                          <a:noFill/>
                                          <a:ln>
                                            <a:noFill/>
                                          </a:ln>
                                        </pic:spPr>
                                      </pic:pic>
                                    </a:graphicData>
                                  </a:graphic>
                                </wp:inline>
                              </w:drawing>
                            </w:r>
                            <w:r w:rsidR="00F40F17">
                              <w:rPr>
                                <w:noProof/>
                              </w:rPr>
                              <w:drawing>
                                <wp:inline distT="0" distB="0" distL="0" distR="0" wp14:anchorId="5D949FE6" wp14:editId="29C71286">
                                  <wp:extent cx="5537030" cy="2705100"/>
                                  <wp:effectExtent l="0" t="0" r="6985" b="0"/>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CC9E9" id="_x0000_s1033" type="#_x0000_t202" style="position:absolute;left:0;text-align:left;margin-left:0;margin-top:265.7pt;width:452pt;height:225.5pt;z-index:25166643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">
                <v:textbox>
                  <w:txbxContent>
                    <w:p w14:paraId="70287A02" w14:textId="378D1421" w:rsidR="00F40F17" w:rsidRDefault="0016244D" w:rsidP="0016244D">
                      <w:pPr>
                        <w:jc w:val="center"/>
                      </w:pPr>
                      <w:r>
                        <w:rPr>
                          <w:noProof/>
                        </w:rPr>
                        <w:drawing>
                          <wp:inline distT="0" distB="0" distL="0" distR="0" wp14:anchorId="2485FA07" wp14:editId="0D4A5C69">
                            <wp:extent cx="5704199" cy="2794000"/>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6044" cy="2794904"/>
                                    </a:xfrm>
                                    <a:prstGeom prst="rect">
                                      <a:avLst/>
                                    </a:prstGeom>
                                    <a:noFill/>
                                    <a:ln>
                                      <a:noFill/>
                                    </a:ln>
                                  </pic:spPr>
                                </pic:pic>
                              </a:graphicData>
                            </a:graphic>
                          </wp:inline>
                        </w:drawing>
                      </w:r>
                      <w:r w:rsidR="00F40F17">
                        <w:rPr>
                          <w:noProof/>
                        </w:rPr>
                        <w:drawing>
                          <wp:inline distT="0" distB="0" distL="0" distR="0" wp14:anchorId="5D949FE6" wp14:editId="29C71286">
                            <wp:extent cx="5537030" cy="2705100"/>
                            <wp:effectExtent l="0" t="0" r="6985" b="0"/>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v:textbox>
                <w10:wrap type="square" anchorx="margin"/>
              </v:shape>
            </w:pict>
          </mc:Fallback>
        </mc:AlternateContent>
      </w:r>
      <w:r w:rsidR="001B1B37">
        <w:t xml:space="preserve">Abbildung </w:t>
      </w:r>
      <w:fldSimple w:instr=" SEQ Abbildung \* ARABIC ">
        <w:r w:rsidR="00A05F69">
          <w:rPr>
            <w:noProof/>
          </w:rPr>
          <w:t>7</w:t>
        </w:r>
      </w:fldSimple>
      <w:bookmarkEnd w:id="37"/>
      <w:r w:rsidR="001B1B37">
        <w:t>: Gegenüberstellung der Eigenschaften Kilometerstand und Pferdestärken mittels eines Scatterplots (Quelle: eigene Darstellung)</w:t>
      </w:r>
    </w:p>
    <w:p w14:paraId="77F4AAEC" w14:textId="44D190B1" w:rsidR="004E5797" w:rsidRDefault="004E5797" w:rsidP="00262255">
      <w:pPr>
        <w:pStyle w:val="Beschriftung"/>
        <w:jc w:val="both"/>
      </w:pPr>
      <w:bookmarkStart w:id="38" w:name="_Ref90141641"/>
      <w:r>
        <w:t xml:space="preserve">Abbildung </w:t>
      </w:r>
      <w:fldSimple w:instr=" SEQ Abbildung \* ARABIC ">
        <w:r w:rsidR="00A05F69">
          <w:rPr>
            <w:noProof/>
          </w:rPr>
          <w:t>8</w:t>
        </w:r>
      </w:fldSimple>
      <w:bookmarkEnd w:id="38"/>
      <w:r>
        <w:t>: Gegenüberstellung der Eigenschaften Preis in Euro und Baujahr mittels eines Scatterplots (Quelle: eigene Darstellung)</w:t>
      </w:r>
    </w:p>
    <w:p w14:paraId="423CEC68" w14:textId="56CEEC69" w:rsidR="001B1B37" w:rsidRDefault="00810084" w:rsidP="00262255">
      <w:pPr>
        <w:jc w:val="both"/>
      </w:pPr>
      <w:r>
        <w:t xml:space="preserve">Zusammenfassend </w:t>
      </w:r>
      <w:r w:rsidR="0036001E">
        <w:t xml:space="preserve">ließen sich anhand des Scatterplots Ausreißer erkennen. </w:t>
      </w:r>
      <w:r>
        <w:t xml:space="preserve">Schlussfolgernd konnten Fehler im Datensatz identifiziert, sowie die Verzerrung des Trainingsdatensatzes </w:t>
      </w:r>
      <w:r w:rsidR="000C4101">
        <w:t xml:space="preserve">ausgeschlossen werden. </w:t>
      </w:r>
      <w:r w:rsidR="00185DCF">
        <w:t xml:space="preserve">Entsprechend konnte das Ziel der Visualisierungstechnik anhand der Anwendung erreicht werden. </w:t>
      </w:r>
      <w:r w:rsidR="0036001E">
        <w:t xml:space="preserve"> </w:t>
      </w:r>
    </w:p>
    <w:p w14:paraId="45225383" w14:textId="48BAD2FC" w:rsidR="00AF4DBA" w:rsidRDefault="00AF4DBA" w:rsidP="00262255">
      <w:pPr>
        <w:pStyle w:val="berschrift2"/>
        <w:jc w:val="both"/>
      </w:pPr>
      <w:bookmarkStart w:id="39" w:name="_Toc90412128"/>
      <w:r>
        <w:t>Anwendung Visualisierung Drei</w:t>
      </w:r>
      <w:bookmarkEnd w:id="39"/>
    </w:p>
    <w:p w14:paraId="5220C4CF" w14:textId="77777777" w:rsidR="00047579" w:rsidRDefault="00FC1DB5" w:rsidP="00262255">
      <w:pPr>
        <w:jc w:val="both"/>
      </w:pPr>
      <w:r>
        <w:t>Mit Hilfe der dritten Visualisierun</w:t>
      </w:r>
      <w:r w:rsidR="009676E9">
        <w:t>gstechnik</w:t>
      </w:r>
      <w:r w:rsidR="00A05E17">
        <w:t xml:space="preserve"> der Parallelen Koordinaten</w:t>
      </w:r>
      <w:r w:rsidR="009676E9">
        <w:t xml:space="preserve"> </w:t>
      </w:r>
      <w:r w:rsidR="00AC22EA">
        <w:t>können Zusammenhänge zwischen mehr als zwei Attributen analysiert werden.</w:t>
      </w:r>
      <w:r w:rsidR="00660BD7">
        <w:t xml:space="preserve"> In diesem Zusammenhang wird aus bereits beschriebenen Gründen erneut auf die Attribute </w:t>
      </w:r>
      <w:r w:rsidR="00C63F36">
        <w:t>Baujahr, Kilometerstand, Pferdestärken und Preis in Euro eingegangen.</w:t>
      </w:r>
      <w:r w:rsidR="00AC22EA">
        <w:t xml:space="preserve"> </w:t>
      </w:r>
      <w:r w:rsidR="00C05EB8">
        <w:t xml:space="preserve"> </w:t>
      </w:r>
      <w:r w:rsidR="00C20BEB">
        <w:t xml:space="preserve">Um Fehler auszuschließen, können die zuvor identifizierten Ausreißer, sowie auffälligen </w:t>
      </w:r>
      <w:r w:rsidR="008B7AC9">
        <w:t xml:space="preserve">Werte, wiederholt im erweiterten Kontext betrachtet werden. </w:t>
      </w:r>
      <w:r w:rsidR="00305741">
        <w:t xml:space="preserve"> Desgleichen </w:t>
      </w:r>
      <w:r w:rsidR="00523513">
        <w:t>sind</w:t>
      </w:r>
      <w:r w:rsidR="00503A31">
        <w:t xml:space="preserve"> die Datensätze de</w:t>
      </w:r>
      <w:r w:rsidR="00251F6A">
        <w:t xml:space="preserve">r Fahrzeuge </w:t>
      </w:r>
      <w:r w:rsidR="00251F6A" w:rsidRPr="00935D4B">
        <w:rPr>
          <w:i/>
          <w:iCs/>
        </w:rPr>
        <w:t>BMW X5 xDrive 30d M Sport</w:t>
      </w:r>
      <w:r w:rsidR="00251F6A">
        <w:rPr>
          <w:i/>
          <w:iCs/>
        </w:rPr>
        <w:t xml:space="preserve">, </w:t>
      </w:r>
      <w:r w:rsidR="00251F6A" w:rsidRPr="00EB62FF">
        <w:rPr>
          <w:i/>
          <w:iCs/>
        </w:rPr>
        <w:t>ID 129456</w:t>
      </w:r>
      <w:r w:rsidR="00EB62FF">
        <w:rPr>
          <w:i/>
          <w:iCs/>
        </w:rPr>
        <w:t xml:space="preserve"> </w:t>
      </w:r>
      <w:r w:rsidR="00BC46AD">
        <w:t xml:space="preserve">und </w:t>
      </w:r>
      <w:r w:rsidR="00EB62FF" w:rsidRPr="003944C1">
        <w:rPr>
          <w:i/>
          <w:iCs/>
        </w:rPr>
        <w:t>Land Rover Range Rover 3.0 Diesel LWB Vogue</w:t>
      </w:r>
      <w:r w:rsidR="00BC46AD" w:rsidRPr="00BC46AD">
        <w:rPr>
          <w:i/>
          <w:iCs/>
        </w:rPr>
        <w:t>,</w:t>
      </w:r>
      <w:r w:rsidR="00EB62FF" w:rsidRPr="00BC46AD">
        <w:rPr>
          <w:i/>
          <w:iCs/>
        </w:rPr>
        <w:t xml:space="preserve"> ID 131154</w:t>
      </w:r>
      <w:r w:rsidR="00BC46AD">
        <w:rPr>
          <w:i/>
          <w:iCs/>
        </w:rPr>
        <w:t xml:space="preserve"> </w:t>
      </w:r>
      <w:r w:rsidR="00523513">
        <w:t xml:space="preserve">im Bezug der restlichen Fahrzeuge des Trainingsdatensatzes auffällig. In </w:t>
      </w:r>
      <w:r w:rsidR="00047579">
        <w:rPr>
          <w:noProof/>
        </w:rPr>
        <mc:AlternateContent>
          <mc:Choice Requires="wps">
            <w:drawing>
              <wp:anchor distT="45720" distB="45720" distL="114300" distR="114300" simplePos="0" relativeHeight="251670530" behindDoc="0" locked="0" layoutInCell="1" allowOverlap="1" wp14:anchorId="14A88BE1" wp14:editId="62F90699">
                <wp:simplePos x="0" y="0"/>
                <wp:positionH relativeFrom="margin">
                  <wp:align>right</wp:align>
                </wp:positionH>
                <wp:positionV relativeFrom="paragraph">
                  <wp:posOffset>986155</wp:posOffset>
                </wp:positionV>
                <wp:extent cx="5753100" cy="2832100"/>
                <wp:effectExtent l="0" t="0" r="19050" b="25400"/>
                <wp:wrapSquare wrapText="bothSides"/>
                <wp:docPr id="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2832100"/>
                        </a:xfrm>
                        <a:prstGeom prst="rect">
                          <a:avLst/>
                        </a:prstGeom>
                        <a:solidFill>
                          <a:srgbClr val="FFFFFF"/>
                        </a:solidFill>
                        <a:ln w="9525">
                          <a:solidFill>
                            <a:srgbClr val="000000"/>
                          </a:solidFill>
                          <a:miter lim="800000"/>
                          <a:headEnd/>
                          <a:tailEnd/>
                        </a:ln>
                      </wps:spPr>
                      <wps:txbx>
                        <w:txbxContent>
                          <w:p w14:paraId="22C00505" w14:textId="2BBD080C" w:rsidR="00C2455F" w:rsidRDefault="00C2455F" w:rsidP="00C2455F">
                            <w:pPr>
                              <w:jc w:val="center"/>
                            </w:pPr>
                            <w:r>
                              <w:rPr>
                                <w:noProof/>
                              </w:rPr>
                              <w:drawing>
                                <wp:inline distT="0" distB="0" distL="0" distR="0" wp14:anchorId="68823DAD" wp14:editId="29052634">
                                  <wp:extent cx="5405247" cy="2768600"/>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3260" cy="278294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88BE1" id="_x0000_s1034" type="#_x0000_t202" style="position:absolute;left:0;text-align:left;margin-left:401.8pt;margin-top:77.65pt;width:453pt;height:223pt;z-index:25167053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">
                <v:textbox>
                  <w:txbxContent>
                    <w:p w14:paraId="22C00505" w14:textId="2BBD080C" w:rsidR="00C2455F" w:rsidRDefault="00C2455F" w:rsidP="00C2455F">
                      <w:pPr>
                        <w:jc w:val="center"/>
                      </w:pPr>
                      <w:r>
                        <w:rPr>
                          <w:noProof/>
                        </w:rPr>
                        <w:drawing>
                          <wp:inline distT="0" distB="0" distL="0" distR="0" wp14:anchorId="68823DAD" wp14:editId="29052634">
                            <wp:extent cx="5405247" cy="2768600"/>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3260" cy="2782948"/>
                                    </a:xfrm>
                                    <a:prstGeom prst="rect">
                                      <a:avLst/>
                                    </a:prstGeom>
                                    <a:noFill/>
                                    <a:ln>
                                      <a:noFill/>
                                    </a:ln>
                                  </pic:spPr>
                                </pic:pic>
                              </a:graphicData>
                            </a:graphic>
                          </wp:inline>
                        </w:drawing>
                      </w:r>
                    </w:p>
                  </w:txbxContent>
                </v:textbox>
                <w10:wrap type="square" anchorx="margin"/>
              </v:shape>
            </w:pict>
          </mc:Fallback>
        </mc:AlternateContent>
      </w:r>
      <w:r w:rsidR="00814D55">
        <w:rPr>
          <w:color w:val="FF0000"/>
        </w:rPr>
        <w:fldChar w:fldCharType="begin"/>
      </w:r>
      <w:r w:rsidR="00814D55">
        <w:instrText xml:space="preserve"> REF _Ref90206266 \h </w:instrText>
      </w:r>
      <w:r w:rsidR="001A56DC">
        <w:rPr>
          <w:color w:val="FF0000"/>
        </w:rPr>
        <w:instrText xml:space="preserve"> \* MERGEFORMAT </w:instrText>
      </w:r>
      <w:r w:rsidR="00814D55">
        <w:rPr>
          <w:color w:val="FF0000"/>
        </w:rPr>
      </w:r>
      <w:r w:rsidR="00814D55">
        <w:rPr>
          <w:color w:val="FF0000"/>
        </w:rPr>
        <w:fldChar w:fldCharType="separate"/>
      </w:r>
      <w:r w:rsidR="00814D55">
        <w:t xml:space="preserve">Abbildung </w:t>
      </w:r>
      <w:r w:rsidR="00814D55">
        <w:rPr>
          <w:noProof/>
        </w:rPr>
        <w:t>9</w:t>
      </w:r>
      <w:r w:rsidR="00814D55">
        <w:rPr>
          <w:color w:val="FF0000"/>
        </w:rPr>
        <w:fldChar w:fldCharType="end"/>
      </w:r>
      <w:r w:rsidR="00814D55">
        <w:rPr>
          <w:color w:val="FF0000"/>
        </w:rPr>
        <w:t xml:space="preserve"> </w:t>
      </w:r>
      <w:r w:rsidR="00814D55" w:rsidRPr="00814D55">
        <w:t>und</w:t>
      </w:r>
      <w:r w:rsidR="00814D55">
        <w:t xml:space="preserve"> </w:t>
      </w:r>
      <w:r w:rsidR="00814D55">
        <w:fldChar w:fldCharType="begin"/>
      </w:r>
      <w:r w:rsidR="00814D55">
        <w:instrText xml:space="preserve"> REF _Ref90206279 \h </w:instrText>
      </w:r>
      <w:r w:rsidR="001A56DC">
        <w:instrText xml:space="preserve"> \* MERGEFORMAT </w:instrText>
      </w:r>
      <w:r w:rsidR="00814D55">
        <w:fldChar w:fldCharType="separate"/>
      </w:r>
      <w:r w:rsidR="00814D55">
        <w:t xml:space="preserve">Abbildung </w:t>
      </w:r>
      <w:r w:rsidR="00814D55">
        <w:rPr>
          <w:noProof/>
        </w:rPr>
        <w:t>10</w:t>
      </w:r>
      <w:r w:rsidR="00814D55">
        <w:fldChar w:fldCharType="end"/>
      </w:r>
      <w:r w:rsidR="00814D55">
        <w:rPr>
          <w:color w:val="FF0000"/>
        </w:rPr>
        <w:t xml:space="preserve"> </w:t>
      </w:r>
      <w:r w:rsidR="00476AF6">
        <w:t>ist dieser Zusammenhang zu erkennen.</w:t>
      </w:r>
    </w:p>
    <w:p w14:paraId="42E5AFC8" w14:textId="6497F44D" w:rsidR="00184732" w:rsidRPr="00184732" w:rsidRDefault="00A05F69" w:rsidP="00262255">
      <w:pPr>
        <w:pStyle w:val="Beschriftung"/>
        <w:jc w:val="both"/>
        <w:rPr>
          <w:i w:val="0"/>
          <w:iCs w:val="0"/>
        </w:rPr>
      </w:pPr>
      <w:r>
        <w:t xml:space="preserve">Abbildung </w:t>
      </w:r>
      <w:fldSimple w:instr=" SEQ Abbildung \* ARABIC ">
        <w:r>
          <w:rPr>
            <w:noProof/>
          </w:rPr>
          <w:t>9</w:t>
        </w:r>
      </w:fldSimple>
      <w:r w:rsidR="00184732" w:rsidRPr="00184732">
        <w:rPr>
          <w:i w:val="0"/>
          <w:iCs w:val="0"/>
        </w:rPr>
        <w:t xml:space="preserve">: </w:t>
      </w:r>
      <w:r w:rsidR="00184732" w:rsidRPr="00A05F69">
        <w:t>Auffälligkeiten des Fahrzeugs „BMW X5 xDrive 30d M Sport, ID 129456“ anhand Paralleler Koordinaten (Quelle: eigene Darstellung)</w:t>
      </w:r>
    </w:p>
    <w:p w14:paraId="7BCC122E" w14:textId="3E516687" w:rsidR="00225D78" w:rsidRDefault="00184732" w:rsidP="00262255">
      <w:pPr>
        <w:jc w:val="both"/>
      </w:pPr>
      <w:bookmarkStart w:id="40" w:name="_Ref90206266"/>
      <w:r>
        <w:rPr>
          <w:noProof/>
        </w:rPr>
        <mc:AlternateContent>
          <mc:Choice Requires="wps">
            <w:drawing>
              <wp:anchor distT="45720" distB="45720" distL="114300" distR="114300" simplePos="0" relativeHeight="251672578" behindDoc="0" locked="0" layoutInCell="1" allowOverlap="1" wp14:anchorId="1C1B5769" wp14:editId="2A565C2E">
                <wp:simplePos x="0" y="0"/>
                <wp:positionH relativeFrom="margin">
                  <wp:align>left</wp:align>
                </wp:positionH>
                <wp:positionV relativeFrom="paragraph">
                  <wp:posOffset>1416685</wp:posOffset>
                </wp:positionV>
                <wp:extent cx="5753100" cy="2832100"/>
                <wp:effectExtent l="0" t="0" r="19050" b="25400"/>
                <wp:wrapSquare wrapText="bothSides"/>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2832100"/>
                        </a:xfrm>
                        <a:prstGeom prst="rect">
                          <a:avLst/>
                        </a:prstGeom>
                        <a:solidFill>
                          <a:srgbClr val="FFFFFF"/>
                        </a:solidFill>
                        <a:ln w="9525">
                          <a:solidFill>
                            <a:srgbClr val="000000"/>
                          </a:solidFill>
                          <a:miter lim="800000"/>
                          <a:headEnd/>
                          <a:tailEnd/>
                        </a:ln>
                      </wps:spPr>
                      <wps:txbx>
                        <w:txbxContent>
                          <w:p w14:paraId="398F906F" w14:textId="5006794F" w:rsidR="00FE12E3" w:rsidRDefault="000D3290" w:rsidP="00FE12E3">
                            <w:pPr>
                              <w:jc w:val="center"/>
                            </w:pPr>
                            <w:r>
                              <w:rPr>
                                <w:noProof/>
                              </w:rPr>
                              <w:drawing>
                                <wp:inline distT="0" distB="0" distL="0" distR="0" wp14:anchorId="2D5D3F1A" wp14:editId="233B4F77">
                                  <wp:extent cx="5561330" cy="2726690"/>
                                  <wp:effectExtent l="0" t="0" r="127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1330" cy="27266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B5769" id="_x0000_s1035" type="#_x0000_t202" style="position:absolute;left:0;text-align:left;margin-left:0;margin-top:111.55pt;width:453pt;height:223pt;z-index:25167257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">
                <v:textbox>
                  <w:txbxContent>
                    <w:p w14:paraId="398F906F" w14:textId="5006794F" w:rsidR="00FE12E3" w:rsidRDefault="000D3290" w:rsidP="00FE12E3">
                      <w:pPr>
                        <w:jc w:val="center"/>
                      </w:pPr>
                      <w:r>
                        <w:rPr>
                          <w:noProof/>
                        </w:rPr>
                        <w:drawing>
                          <wp:inline distT="0" distB="0" distL="0" distR="0" wp14:anchorId="2D5D3F1A" wp14:editId="233B4F77">
                            <wp:extent cx="5561330" cy="2726690"/>
                            <wp:effectExtent l="0" t="0" r="127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1330" cy="2726690"/>
                                    </a:xfrm>
                                    <a:prstGeom prst="rect">
                                      <a:avLst/>
                                    </a:prstGeom>
                                    <a:noFill/>
                                    <a:ln>
                                      <a:noFill/>
                                    </a:ln>
                                  </pic:spPr>
                                </pic:pic>
                              </a:graphicData>
                            </a:graphic>
                          </wp:inline>
                        </w:drawing>
                      </w:r>
                    </w:p>
                  </w:txbxContent>
                </v:textbox>
                <w10:wrap type="square" anchorx="margin"/>
              </v:shape>
            </w:pict>
          </mc:Fallback>
        </mc:AlternateContent>
      </w:r>
      <w:bookmarkEnd w:id="40"/>
      <w:r w:rsidR="00E013A0">
        <w:t>Die gewonnen Erkenntnisse des Scatterplots, könne</w:t>
      </w:r>
      <w:r w:rsidR="007F1ADC">
        <w:t>n</w:t>
      </w:r>
      <w:r w:rsidR="00E013A0">
        <w:t xml:space="preserve"> im mehrdimensionalen Kontext bestätigt werden.</w:t>
      </w:r>
      <w:r w:rsidR="007F1ADC">
        <w:t xml:space="preserve"> </w:t>
      </w:r>
      <w:r w:rsidR="003B71EE">
        <w:t xml:space="preserve">Im Bezug des Fahrzeugs Fahrzeuge </w:t>
      </w:r>
      <w:r w:rsidR="003B71EE" w:rsidRPr="00935D4B">
        <w:rPr>
          <w:i/>
          <w:iCs/>
        </w:rPr>
        <w:t>BMW X5 xDrive 30d M Sport</w:t>
      </w:r>
      <w:r w:rsidR="003B71EE">
        <w:rPr>
          <w:i/>
          <w:iCs/>
        </w:rPr>
        <w:t xml:space="preserve">, </w:t>
      </w:r>
      <w:r w:rsidR="003B71EE" w:rsidRPr="00EB62FF">
        <w:rPr>
          <w:i/>
          <w:iCs/>
        </w:rPr>
        <w:t>ID 129456</w:t>
      </w:r>
      <w:r w:rsidR="003B71EE">
        <w:rPr>
          <w:i/>
          <w:iCs/>
        </w:rPr>
        <w:t xml:space="preserve"> </w:t>
      </w:r>
      <w:r w:rsidR="003B71EE">
        <w:t xml:space="preserve">können </w:t>
      </w:r>
      <w:r w:rsidR="007000C9">
        <w:t>Extreme in der Komponente des Kilometerstandes herausgestellt werden</w:t>
      </w:r>
      <w:r w:rsidR="00057569">
        <w:t xml:space="preserve">. Das Fahrzeug des </w:t>
      </w:r>
      <w:r w:rsidR="00057569" w:rsidRPr="003944C1">
        <w:rPr>
          <w:i/>
          <w:iCs/>
        </w:rPr>
        <w:t>Land Rover Range Rover 3.0 Diesel LWB Vogue</w:t>
      </w:r>
      <w:r w:rsidR="00057569" w:rsidRPr="00BC46AD">
        <w:rPr>
          <w:i/>
          <w:iCs/>
        </w:rPr>
        <w:t>, ID 131154</w:t>
      </w:r>
      <w:r w:rsidR="00057569">
        <w:rPr>
          <w:i/>
          <w:iCs/>
        </w:rPr>
        <w:t xml:space="preserve"> </w:t>
      </w:r>
      <w:r w:rsidR="00057569">
        <w:t>weist einen auffällig hohen Preis auf</w:t>
      </w:r>
      <w:r w:rsidR="000221AB">
        <w:t>.</w:t>
      </w:r>
      <w:r w:rsidR="00476AF6">
        <w:t xml:space="preserve"> </w:t>
      </w:r>
      <w:r w:rsidR="00E532CB">
        <w:t>Um die Konsequenzen einer möglichen Verzerrung des Trainingsdatensatzes auszuschließen,</w:t>
      </w:r>
      <w:r w:rsidR="00476AF6">
        <w:t xml:space="preserve"> </w:t>
      </w:r>
      <w:r w:rsidR="00BB27D2">
        <w:t xml:space="preserve">wird eine Rücksprache mit </w:t>
      </w:r>
      <w:r w:rsidR="007D143D">
        <w:t>einem</w:t>
      </w:r>
      <w:r w:rsidR="00BB27D2">
        <w:t xml:space="preserve"> Fachpartner bezüglich dieser Werte empfohlen. </w:t>
      </w:r>
      <w:r w:rsidR="00027D1A">
        <w:t>Schlussfolgernd wird</w:t>
      </w:r>
      <w:r w:rsidR="004760F6">
        <w:t xml:space="preserve"> </w:t>
      </w:r>
      <w:r w:rsidR="00E07AAF">
        <w:t xml:space="preserve">eine </w:t>
      </w:r>
      <w:r w:rsidR="00625669">
        <w:t>entsprechende</w:t>
      </w:r>
      <w:r w:rsidR="00E07AAF">
        <w:t xml:space="preserve"> Korrektur der Datensätze nahegelegt. </w:t>
      </w:r>
    </w:p>
    <w:p w14:paraId="03C900A1" w14:textId="46308D9C" w:rsidR="003615E3" w:rsidRDefault="003615E3" w:rsidP="00262255">
      <w:pPr>
        <w:pStyle w:val="Beschriftung"/>
        <w:jc w:val="both"/>
      </w:pPr>
      <w:bookmarkStart w:id="41" w:name="_Ref90206279"/>
      <w:r>
        <w:t xml:space="preserve">Abbildung </w:t>
      </w:r>
      <w:bookmarkEnd w:id="41"/>
      <w:r w:rsidR="00A05F69">
        <w:t>10</w:t>
      </w:r>
      <w:r>
        <w:t>:</w:t>
      </w:r>
      <w:r w:rsidRPr="003615E3">
        <w:t xml:space="preserve"> </w:t>
      </w:r>
      <w:r w:rsidRPr="00A701E7">
        <w:t xml:space="preserve">Auffälligkeiten des </w:t>
      </w:r>
      <w:r w:rsidRPr="00986113">
        <w:t xml:space="preserve">Fahrzeugs </w:t>
      </w:r>
      <w:r w:rsidR="007B6A9F">
        <w:t>„</w:t>
      </w:r>
      <w:r w:rsidR="00986113" w:rsidRPr="00986113">
        <w:t>Land Rover Range Rover 3.0 Diesel LWB Vogue, ID 131154</w:t>
      </w:r>
      <w:r w:rsidR="007B6A9F">
        <w:t>“</w:t>
      </w:r>
      <w:r w:rsidR="00986113" w:rsidRPr="00986113">
        <w:t xml:space="preserve"> </w:t>
      </w:r>
      <w:r w:rsidRPr="00986113">
        <w:t>anhand</w:t>
      </w:r>
      <w:r w:rsidRPr="00A701E7">
        <w:t xml:space="preserve"> Paralleler Koordinaten</w:t>
      </w:r>
      <w:r w:rsidR="00986113">
        <w:t xml:space="preserve"> (Quelle: eigene Darstellung)</w:t>
      </w:r>
    </w:p>
    <w:p w14:paraId="4717EF56" w14:textId="07B730C6" w:rsidR="00E013A0" w:rsidRPr="00E013A0" w:rsidRDefault="001F3BE6" w:rsidP="00262255">
      <w:pPr>
        <w:jc w:val="both"/>
      </w:pPr>
      <w:r>
        <w:t xml:space="preserve">Zusätzlich </w:t>
      </w:r>
      <w:r w:rsidR="00AD5CCF">
        <w:t xml:space="preserve">können der Darstellung der Parallelen Koordinaten Trends entnommen werden, welche </w:t>
      </w:r>
      <w:r w:rsidR="006954C0">
        <w:t>hilfreich</w:t>
      </w:r>
      <w:r w:rsidR="00AD5CCF">
        <w:t xml:space="preserve"> für die Zielgruppe der </w:t>
      </w:r>
      <w:r w:rsidR="00817B05">
        <w:t>Interessierten sein könnte. Ein vorstellbares Szenario i</w:t>
      </w:r>
      <w:r w:rsidR="00737365">
        <w:t>st</w:t>
      </w:r>
      <w:r w:rsidR="00817B05">
        <w:t xml:space="preserve"> </w:t>
      </w:r>
      <w:r w:rsidR="006C422B">
        <w:t>die</w:t>
      </w:r>
      <w:r w:rsidR="003410E6">
        <w:t xml:space="preserve"> Suche eines Gebrauchtwagens </w:t>
      </w:r>
      <w:r w:rsidR="00737365">
        <w:t>mit Kaufabsichten. Entsprechend können de</w:t>
      </w:r>
      <w:r w:rsidR="00855E22">
        <w:t>m</w:t>
      </w:r>
      <w:r w:rsidR="00737365">
        <w:t xml:space="preserve"> Diagramm folgende </w:t>
      </w:r>
      <w:r w:rsidR="00AB5E2B">
        <w:t>Trends</w:t>
      </w:r>
      <w:r w:rsidR="00855E22">
        <w:t xml:space="preserve"> e</w:t>
      </w:r>
      <w:r w:rsidR="001719DC">
        <w:t>ntnommen</w:t>
      </w:r>
      <w:r w:rsidR="00855E22">
        <w:t xml:space="preserve"> werden</w:t>
      </w:r>
      <w:r w:rsidR="00E66A38">
        <w:t>. Erstens</w:t>
      </w:r>
      <w:r w:rsidR="00140E9A">
        <w:t xml:space="preserve"> mit </w:t>
      </w:r>
      <w:r w:rsidR="00F12CA3">
        <w:t>zunehmender</w:t>
      </w:r>
      <w:r w:rsidR="00140E9A">
        <w:t xml:space="preserve"> Leistung </w:t>
      </w:r>
      <w:r w:rsidR="00772162">
        <w:t xml:space="preserve">des Fahrzeuges kann eine Tendenz zur Steigung </w:t>
      </w:r>
      <w:r w:rsidR="001719DC">
        <w:t>des</w:t>
      </w:r>
      <w:r w:rsidR="00772162">
        <w:t xml:space="preserve"> </w:t>
      </w:r>
      <w:r w:rsidR="001719DC">
        <w:t>Verka</w:t>
      </w:r>
      <w:r w:rsidR="001C58DA">
        <w:t>u</w:t>
      </w:r>
      <w:r w:rsidR="001719DC">
        <w:t>fspreises</w:t>
      </w:r>
      <w:r w:rsidR="00772162">
        <w:t xml:space="preserve"> festgestellt werden. </w:t>
      </w:r>
      <w:r w:rsidR="001C58DA">
        <w:t xml:space="preserve">Zweitens </w:t>
      </w:r>
      <w:r w:rsidR="00785562">
        <w:t>mit zunehmendem Altem</w:t>
      </w:r>
      <w:r w:rsidR="001C58DA">
        <w:t xml:space="preserve"> des Fahrzeuges</w:t>
      </w:r>
      <w:r w:rsidR="00E454B2">
        <w:t xml:space="preserve"> tendiert der Preis zu sinken.</w:t>
      </w:r>
      <w:r w:rsidR="001300FB">
        <w:t xml:space="preserve"> Der dritte Trend </w:t>
      </w:r>
      <w:r w:rsidR="00042B4C">
        <w:t>zeigt den Zusa</w:t>
      </w:r>
      <w:r w:rsidR="007657C3">
        <w:t xml:space="preserve">mmenhang </w:t>
      </w:r>
      <w:r w:rsidR="00EC0A76">
        <w:t xml:space="preserve">zwischen dem Kilometerstand des Fahrzeugs und dem Preis in Euro. </w:t>
      </w:r>
      <w:r w:rsidR="00C73296">
        <w:t>Mit sinkendem Kilometerstand</w:t>
      </w:r>
      <w:r w:rsidR="003D2E73">
        <w:t xml:space="preserve"> neigt der Verkaufspreis</w:t>
      </w:r>
      <w:r w:rsidR="0005447B">
        <w:t xml:space="preserve"> des Gebrauchtwagens</w:t>
      </w:r>
      <w:r w:rsidR="003D2E73">
        <w:t xml:space="preserve"> zu steigen. </w:t>
      </w:r>
      <w:r w:rsidR="008305F2">
        <w:t>Als Konsequenz</w:t>
      </w:r>
      <w:r w:rsidR="00E57E1F">
        <w:t xml:space="preserve"> kann die Zielgruppe</w:t>
      </w:r>
      <w:r w:rsidR="00C5686A">
        <w:t xml:space="preserve"> der Interessierten</w:t>
      </w:r>
      <w:r w:rsidR="008305F2">
        <w:t xml:space="preserve"> </w:t>
      </w:r>
      <w:r w:rsidR="00F911B2">
        <w:t>über die Gesam</w:t>
      </w:r>
      <w:r w:rsidR="00C5686A">
        <w:t>t</w:t>
      </w:r>
      <w:r w:rsidR="00F911B2">
        <w:t>heit aller Einzelparameter Wertvorstellungen über Pre</w:t>
      </w:r>
      <w:r w:rsidR="00A546D7">
        <w:t>isverhältnisses</w:t>
      </w:r>
      <w:r w:rsidR="00F911B2">
        <w:t xml:space="preserve"> ableiten. </w:t>
      </w:r>
    </w:p>
    <w:p w14:paraId="0DB0C292" w14:textId="4061AD68" w:rsidR="00AF4DBA" w:rsidRDefault="00AF4DBA" w:rsidP="00262255">
      <w:pPr>
        <w:pStyle w:val="berschrift1"/>
        <w:jc w:val="both"/>
      </w:pPr>
      <w:bookmarkStart w:id="42" w:name="_Toc90412129"/>
      <w:r>
        <w:t>Verwandte Arbeiten</w:t>
      </w:r>
      <w:bookmarkEnd w:id="42"/>
    </w:p>
    <w:p w14:paraId="689DD904" w14:textId="63D132F5" w:rsidR="00C4348A" w:rsidRDefault="0039493B" w:rsidP="00262255">
      <w:pPr>
        <w:shd w:val="clear" w:color="auto" w:fill="FFFFFF"/>
        <w:jc w:val="both"/>
      </w:pPr>
      <w:r>
        <w:t xml:space="preserve">In der Automobilbranche finden </w:t>
      </w:r>
      <w:r w:rsidR="00560044">
        <w:t xml:space="preserve">Datenvisualisierungen </w:t>
      </w:r>
      <w:r w:rsidR="00A02732">
        <w:t>in unterschiedliche</w:t>
      </w:r>
      <w:r w:rsidR="005004FC">
        <w:t>m</w:t>
      </w:r>
      <w:r w:rsidR="00A02732">
        <w:t xml:space="preserve"> Umfang Anwendung. </w:t>
      </w:r>
      <w:r w:rsidR="00D07629">
        <w:t xml:space="preserve">Insbesondere </w:t>
      </w:r>
      <w:r w:rsidR="005004FC">
        <w:t>bezüglich</w:t>
      </w:r>
      <w:r w:rsidR="00D07629">
        <w:t xml:space="preserve"> der aktuellen Pandemiesituation </w:t>
      </w:r>
      <w:r w:rsidR="00021CFE">
        <w:t xml:space="preserve">hat </w:t>
      </w:r>
      <w:r w:rsidR="009002C1">
        <w:t>sich eine Erweiterung dieses Feldes vollzogen. Beispielhaft ist in diesem Zusammenhang d</w:t>
      </w:r>
      <w:r w:rsidR="00026839">
        <w:t>as</w:t>
      </w:r>
      <w:r w:rsidR="00C855A8">
        <w:t>,</w:t>
      </w:r>
      <w:r w:rsidR="00026839">
        <w:t xml:space="preserve"> in Mumbai ansässige</w:t>
      </w:r>
      <w:r w:rsidR="00C855A8">
        <w:t>,</w:t>
      </w:r>
      <w:r w:rsidR="00026839">
        <w:t xml:space="preserve"> Unternehmen </w:t>
      </w:r>
      <w:r w:rsidR="00026839" w:rsidRPr="00026839">
        <w:t>Eccentric Engine</w:t>
      </w:r>
      <w:r w:rsidR="00026839">
        <w:t xml:space="preserve"> </w:t>
      </w:r>
      <w:r w:rsidR="0086253F">
        <w:t>nennenswert.</w:t>
      </w:r>
      <w:r w:rsidR="001771A7">
        <w:t xml:space="preserve"> </w:t>
      </w:r>
      <w:sdt>
        <w:sdtPr>
          <w:alias w:val="To edit, see citavi.com/edit"/>
          <w:tag w:val="CitaviPlaceholder#47a75524-0436-462b-b835-95568f66873a"/>
          <w:id w:val="643470014"/>
          <w:placeholder>
            <w:docPart w:val="DefaultPlaceholder_-1854013440"/>
          </w:placeholder>
        </w:sdtPr>
        <w:sdtEndPr/>
        <w:sdtContent>
          <w:r w:rsidR="001771A7">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IzOTA5LTdkZDMtNDhjZi05ODZiLTYxMjljYjY1NTkxMiIsIlJhbmdlTGVuZ3RoIjozLCJSZWZlcmVuY2VJZCI6Ijc3YWMzYTgwLTdjMjAtNGE3MC1iMzQ5LTc2YzNjODA0NzBhMyIsIlJlZmVyZW5jZSI6eyIkaWQiOiIzIiwiJHR5cGUiOiJTd2lzc0FjYWRlbWljLkNpdGF2aS5SZWZlcmVuY2UsIFN3aXNzQWNhZGVtaWMuQ2l0YXZpIiwiQWJzdHJhY3RDb21wbGV4aXR5IjowLCJBYnN0cmFjdFNvdXJjZVRleHRGb3JtYXQiOjAsIkFjY2Vzc0RhdGUiOiIxNC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VjY2VudHJpY2VuZ2luZS5jb20vIiwiVXJpU3RyaW5nIjoiaHR0cHM6Ly9lY2NlbnRyaWNlbmdpbmU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NDdhNzU1MjQtMDQzNi00NjJiLWI4MzUtOTU1NjhmNjY4NzNhIiwiVGV4dCI6IlsxXSIsIldBSVZlcnNpb24iOiI2LjEwLjAuMCJ9}</w:instrText>
          </w:r>
          <w:r w:rsidR="001771A7">
            <w:fldChar w:fldCharType="separate"/>
          </w:r>
          <w:r w:rsidR="00E23DB6">
            <w:t>[1]</w:t>
          </w:r>
          <w:r w:rsidR="001771A7">
            <w:fldChar w:fldCharType="end"/>
          </w:r>
        </w:sdtContent>
      </w:sdt>
      <w:r w:rsidR="0086253F">
        <w:t xml:space="preserve"> </w:t>
      </w:r>
      <w:r w:rsidR="0042046B">
        <w:t xml:space="preserve"> </w:t>
      </w:r>
      <w:r w:rsidR="00C855A8">
        <w:t xml:space="preserve">Aufbauend auf </w:t>
      </w:r>
      <w:r w:rsidR="0051754F">
        <w:t xml:space="preserve">Big Data </w:t>
      </w:r>
      <w:r w:rsidR="000021CB">
        <w:t>entwickelte</w:t>
      </w:r>
      <w:r w:rsidR="0051754F">
        <w:t xml:space="preserve"> diese</w:t>
      </w:r>
      <w:r w:rsidR="000021CB">
        <w:t xml:space="preserve"> im Zuge coronabeding</w:t>
      </w:r>
      <w:r w:rsidR="0009206C">
        <w:t>t</w:t>
      </w:r>
      <w:r w:rsidR="000021CB">
        <w:t xml:space="preserve">er Umstände </w:t>
      </w:r>
      <w:r w:rsidR="0009206C">
        <w:t>eine Software</w:t>
      </w:r>
      <w:r w:rsidR="0025204B">
        <w:t xml:space="preserve">, welche dem Kunden die Möglichkeit </w:t>
      </w:r>
      <w:r w:rsidR="00D701D9">
        <w:t xml:space="preserve">gibt, </w:t>
      </w:r>
      <w:r w:rsidR="0096623D" w:rsidRPr="0096623D">
        <w:t xml:space="preserve">die Details eines </w:t>
      </w:r>
      <w:r w:rsidR="0096623D">
        <w:t>Fahrzeugs</w:t>
      </w:r>
      <w:r w:rsidR="0096623D" w:rsidRPr="0096623D">
        <w:t xml:space="preserve"> bis hin zu seinen Varianten und Ausstattungen virtuell durchgehen und untersuchen </w:t>
      </w:r>
      <w:r w:rsidR="0096623D">
        <w:t>zu können</w:t>
      </w:r>
      <w:r w:rsidR="000349A8">
        <w:t xml:space="preserve">. </w:t>
      </w:r>
      <w:r w:rsidR="00E36969">
        <w:t xml:space="preserve">Im Gegensatz zu </w:t>
      </w:r>
      <w:r w:rsidR="00E36969" w:rsidRPr="00E36969">
        <w:t>einer Augmented</w:t>
      </w:r>
      <w:r w:rsidR="002E70AC">
        <w:t xml:space="preserve"> </w:t>
      </w:r>
      <w:r w:rsidR="00E36969" w:rsidRPr="00E36969">
        <w:t>Reality</w:t>
      </w:r>
      <w:r w:rsidR="002E70AC">
        <w:t xml:space="preserve"> </w:t>
      </w:r>
      <w:r w:rsidR="00E36969" w:rsidRPr="00E36969">
        <w:t>Plattform benötigen die Kunden kein zusätzliches Gerät oder zusätzliche Anwendung, um ein 3D-Modell des Fahrzeugs zu erkunden.</w:t>
      </w:r>
      <w:r w:rsidR="00E36969">
        <w:t xml:space="preserve"> Dieses Verfahren soll die Kaufentscheidung unterstützen und das Vertrauen zum Händler steigern</w:t>
      </w:r>
      <w:r w:rsidR="00027FA4">
        <w:t>. Zu den kooperierenden Automarken gehören unter anderem Tata Motors und Citr</w:t>
      </w:r>
      <w:r w:rsidR="00491380">
        <w:t>o</w:t>
      </w:r>
      <w:r w:rsidR="00491380">
        <w:rPr>
          <w:rFonts w:ascii="Times New Roman" w:eastAsia="Times New Roman" w:hAnsi="Times New Roman" w:cs="Times New Roman"/>
          <w:sz w:val="24"/>
          <w:szCs w:val="24"/>
          <w:lang w:eastAsia="de-DE"/>
        </w:rPr>
        <w:t>ë</w:t>
      </w:r>
      <w:r w:rsidR="00491380">
        <w:t>n.</w:t>
      </w:r>
      <w:r w:rsidR="008C7968">
        <w:t xml:space="preserve"> </w:t>
      </w:r>
      <w:sdt>
        <w:sdtPr>
          <w:alias w:val="To edit, see citavi.com/edit"/>
          <w:tag w:val="CitaviPlaceholder#a399f57b-bdf9-4f87-bcf4-a6cd6359dea3"/>
          <w:id w:val="2134749651"/>
          <w:placeholder>
            <w:docPart w:val="DefaultPlaceholder_-1854013440"/>
          </w:placeholder>
        </w:sdtPr>
        <w:sdtEndPr/>
        <w:sdtContent>
          <w:r w:rsidR="008C7968">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TM5OWY1N2ItYmRmOS00Zjg3LWJjZjQtYTZjZDYzNTlkZWEzIiwiVGV4dCI6Ils0XSIsIldBSVZlcnNpb24iOiI2LjEwLjAuMCJ9}</w:instrText>
          </w:r>
          <w:r w:rsidR="008C7968">
            <w:fldChar w:fldCharType="separate"/>
          </w:r>
          <w:r w:rsidR="00E23DB6">
            <w:t>[4]</w:t>
          </w:r>
          <w:r w:rsidR="008C7968">
            <w:fldChar w:fldCharType="end"/>
          </w:r>
        </w:sdtContent>
      </w:sdt>
      <w:r w:rsidR="00D46F9A">
        <w:t xml:space="preserve"> </w:t>
      </w:r>
      <w:r w:rsidR="00785711">
        <w:t>Offensichtlich</w:t>
      </w:r>
      <w:r w:rsidR="0051754F">
        <w:t xml:space="preserve"> </w:t>
      </w:r>
      <w:r w:rsidR="009429A3">
        <w:t>ist</w:t>
      </w:r>
      <w:r w:rsidR="0051754F">
        <w:t xml:space="preserve"> diese Art der Darstellung </w:t>
      </w:r>
      <w:r w:rsidR="00785711">
        <w:t>nicht vergleichbar mit dieser Projektarbeit. Dennoch</w:t>
      </w:r>
      <w:r w:rsidR="009429A3">
        <w:t xml:space="preserve"> </w:t>
      </w:r>
      <w:r w:rsidR="004C2A99">
        <w:t xml:space="preserve">wird die Relevanz dieser Thematik zum inhaltlichen Bezug, insbesondere im Zusammenhang der aktuellen Diskussion </w:t>
      </w:r>
      <w:r w:rsidR="00B51A00">
        <w:t xml:space="preserve">des </w:t>
      </w:r>
      <w:r w:rsidR="003B35F0">
        <w:t>Metaverse, als interessant betrachtet und folglich angebracht.</w:t>
      </w:r>
    </w:p>
    <w:p w14:paraId="0B25C53D" w14:textId="49A935F7" w:rsidR="007F0376" w:rsidRDefault="000C75B7" w:rsidP="00262255">
      <w:pPr>
        <w:shd w:val="clear" w:color="auto" w:fill="FFFFFF"/>
        <w:jc w:val="both"/>
      </w:pPr>
      <w:r>
        <w:t xml:space="preserve">Stärkere Parallelen </w:t>
      </w:r>
      <w:r w:rsidR="00FB7091">
        <w:t>zu diesem Projekt weißt die</w:t>
      </w:r>
      <w:r w:rsidR="004B75FD">
        <w:t xml:space="preserve"> Arbeit</w:t>
      </w:r>
      <w:r w:rsidR="00FB7091">
        <w:t xml:space="preserve"> </w:t>
      </w:r>
      <w:r w:rsidR="004B75FD" w:rsidRPr="004B75FD">
        <w:rPr>
          <w:i/>
          <w:iCs/>
        </w:rPr>
        <w:t>Data Visualization for Vehicle Selection Process</w:t>
      </w:r>
      <w:r w:rsidR="004B75FD">
        <w:t xml:space="preserve"> </w:t>
      </w:r>
      <w:r w:rsidR="00FB7091">
        <w:t xml:space="preserve">von </w:t>
      </w:r>
      <w:r w:rsidR="00FB7091" w:rsidRPr="00FB7091">
        <w:t>Sharan Kumar Paratala Rajagopal</w:t>
      </w:r>
      <w:r w:rsidR="00FB7091">
        <w:t xml:space="preserve"> </w:t>
      </w:r>
      <w:r w:rsidR="00C37FAC">
        <w:t xml:space="preserve">auf. </w:t>
      </w:r>
      <w:r w:rsidR="00CB791F">
        <w:t xml:space="preserve">Inhaltlich werden die Visualisierungstechniken in diesem Fall </w:t>
      </w:r>
      <w:r w:rsidR="002D14E7">
        <w:t>aus einer veränderten Perspektive betrachte</w:t>
      </w:r>
      <w:r w:rsidR="000257EA">
        <w:t xml:space="preserve">t. </w:t>
      </w:r>
      <w:r w:rsidR="00E15DE4">
        <w:t xml:space="preserve">Der Fokus darin liegt auf der Relevanz der </w:t>
      </w:r>
      <w:r w:rsidR="002313FD">
        <w:t>Visualisierungstechniken</w:t>
      </w:r>
      <w:r w:rsidR="00C06D55">
        <w:t xml:space="preserve"> bezüglich der</w:t>
      </w:r>
      <w:r w:rsidR="002313FD">
        <w:t xml:space="preserve"> Kaufentscheidung von Autos. </w:t>
      </w:r>
      <w:r w:rsidR="005603E9">
        <w:t xml:space="preserve">In der Arbeit </w:t>
      </w:r>
      <w:r w:rsidR="00240FD4">
        <w:t xml:space="preserve">wird die These formuliert, dass </w:t>
      </w:r>
      <w:r w:rsidR="007028AB">
        <w:t xml:space="preserve">Datenvisualisierungen große oder kleine </w:t>
      </w:r>
      <w:r w:rsidR="00181AE4">
        <w:t xml:space="preserve">Datenmengen für das menschliche Gehirn leichter zu interpretieren macht </w:t>
      </w:r>
      <w:r w:rsidR="00772A3A">
        <w:t xml:space="preserve">und zusätzlich dabei hilft </w:t>
      </w:r>
      <w:r w:rsidR="004859B0" w:rsidRPr="004859B0">
        <w:t>Muster, Trends und Ausreißer in Datengruppen zu erkennen</w:t>
      </w:r>
      <w:r w:rsidR="004859B0">
        <w:t>.</w:t>
      </w:r>
      <w:r w:rsidR="0057748F">
        <w:t xml:space="preserve"> </w:t>
      </w:r>
      <w:sdt>
        <w:sdtPr>
          <w:alias w:val="To edit, see citavi.com/edit"/>
          <w:tag w:val="CitaviPlaceholder#aa7252b7-415e-43b8-96fa-ed4769f1ed75"/>
          <w:id w:val="-190372434"/>
          <w:placeholder>
            <w:docPart w:val="DefaultPlaceholder_-1854013440"/>
          </w:placeholder>
        </w:sdtPr>
        <w:sdtEndPr/>
        <w:sdtContent>
          <w:r w:rsidR="0057748F">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FjODlkLWZhNDgtNDFlYy1hOTE0LThiZjNhYmQxYTYxOSIsIlJhbmdlTGVuZ3RoIjo0LCJSZWZlcmVuY2VJZCI6IjM3ZTg3OTY0LTY0ZTgtNDZlNS05ODJiLWFlZDZkNTA2OTdhNy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plcnQub3JnLyIsIlVyaVN0cmluZyI6Imh0dHBzOi8vd3d3LmlqZXJ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}</w:instrText>
          </w:r>
          <w:r w:rsidR="0057748F">
            <w:fldChar w:fldCharType="separate"/>
          </w:r>
          <w:r w:rsidR="00E23DB6">
            <w:t>[18]</w:t>
          </w:r>
          <w:r w:rsidR="0057748F">
            <w:fldChar w:fldCharType="end"/>
          </w:r>
        </w:sdtContent>
      </w:sdt>
      <w:r w:rsidR="00133A96">
        <w:t xml:space="preserve"> Ziel dieser Arbeit ist es </w:t>
      </w:r>
      <w:r w:rsidR="007F0376">
        <w:t>mit Hilfe von fortgeschrittenen Datenvisualisierungstools, das beste Auto aus dem Datensatz interpretieren zu können</w:t>
      </w:r>
      <w:r w:rsidR="00B95AAB">
        <w:t>.</w:t>
      </w:r>
      <w:r w:rsidR="00277D33">
        <w:t xml:space="preserve"> Dieses </w:t>
      </w:r>
      <w:r w:rsidR="00B44889">
        <w:t>soll folgend präferiert werden in der Flottenauswahl des Fuhrparks eines Unternehmens.</w:t>
      </w:r>
      <w:r w:rsidR="002F0C0D">
        <w:t xml:space="preserve"> </w:t>
      </w:r>
      <w:r w:rsidR="006A5E73">
        <w:t>D</w:t>
      </w:r>
      <w:r w:rsidR="00EA292A">
        <w:t xml:space="preserve">ie Datengrundlage ist hierbei beschränkt auf </w:t>
      </w:r>
      <w:r w:rsidR="0018113D">
        <w:t>vier Fahrzeuge</w:t>
      </w:r>
      <w:r w:rsidR="00292B0C">
        <w:t>:</w:t>
      </w:r>
      <w:r w:rsidR="002511D2">
        <w:t xml:space="preserve"> </w:t>
      </w:r>
      <w:r w:rsidR="002511D2" w:rsidRPr="005603E9">
        <w:rPr>
          <w:i/>
          <w:iCs/>
        </w:rPr>
        <w:t xml:space="preserve">Ford Escape, 2017; Honda CRV,2017; </w:t>
      </w:r>
      <w:r w:rsidR="00E40A36" w:rsidRPr="005603E9">
        <w:rPr>
          <w:i/>
          <w:iCs/>
        </w:rPr>
        <w:t>Hyundai Santa Fe, 2017</w:t>
      </w:r>
      <w:r w:rsidR="00E40A36" w:rsidRPr="005603E9">
        <w:t xml:space="preserve"> und </w:t>
      </w:r>
      <w:r w:rsidR="00E40A36" w:rsidRPr="005603E9">
        <w:rPr>
          <w:i/>
          <w:iCs/>
        </w:rPr>
        <w:t xml:space="preserve">Toyota Rav 4,201. </w:t>
      </w:r>
      <w:r w:rsidR="00292B0C" w:rsidRPr="002753A1">
        <w:t xml:space="preserve">Diese werden anhand der Attribute </w:t>
      </w:r>
      <w:r w:rsidR="00580616" w:rsidRPr="002753A1">
        <w:rPr>
          <w:i/>
          <w:iCs/>
        </w:rPr>
        <w:t xml:space="preserve">Safety Features, Maintenance cost, Price point, </w:t>
      </w:r>
      <w:r w:rsidR="00A720F5" w:rsidRPr="002753A1">
        <w:rPr>
          <w:i/>
          <w:iCs/>
        </w:rPr>
        <w:t xml:space="preserve">Insurance, Fuel Economy </w:t>
      </w:r>
      <w:r w:rsidR="00A720F5" w:rsidRPr="002753A1">
        <w:t>und</w:t>
      </w:r>
      <w:r w:rsidR="00A720F5" w:rsidRPr="002753A1">
        <w:rPr>
          <w:i/>
          <w:iCs/>
        </w:rPr>
        <w:t xml:space="preserve"> Resale Value, </w:t>
      </w:r>
      <w:r w:rsidR="00A720F5" w:rsidRPr="002753A1">
        <w:t xml:space="preserve">mittels eines speziellen </w:t>
      </w:r>
      <w:r w:rsidR="002753A1" w:rsidRPr="002753A1">
        <w:t>Gewic</w:t>
      </w:r>
      <w:r w:rsidR="002753A1">
        <w:t xml:space="preserve">htungs-Bewertungsverfahren bewertet. </w:t>
      </w:r>
      <w:r w:rsidR="00DE6841">
        <w:t>Jedes der Attribut</w:t>
      </w:r>
      <w:r w:rsidR="00140A8A">
        <w:t xml:space="preserve">e </w:t>
      </w:r>
      <w:r w:rsidR="00C15FC5">
        <w:t xml:space="preserve">wird </w:t>
      </w:r>
      <w:r w:rsidR="000E7B6D">
        <w:t>für jedes Fahrzeug gewichtet und erhält auf dieser Grundlage eine Punktzahl.</w:t>
      </w:r>
      <w:r w:rsidR="00B63423">
        <w:t xml:space="preserve"> </w:t>
      </w:r>
      <w:r w:rsidR="00587ACE">
        <w:t xml:space="preserve">Basierend dieser Punktzahl erfolgt für jedes Fahrzeug die Bildung eines Durchschnittswertes, welche den Gesamtwert </w:t>
      </w:r>
      <w:r w:rsidR="002A4ACF">
        <w:t xml:space="preserve">des Automobils </w:t>
      </w:r>
      <w:r w:rsidR="00587ACE">
        <w:t xml:space="preserve">angibt. </w:t>
      </w:r>
      <w:r w:rsidR="00D34710">
        <w:t>Mittels dies</w:t>
      </w:r>
      <w:r w:rsidR="002A4ACF">
        <w:t>er</w:t>
      </w:r>
      <w:r w:rsidR="00D34710">
        <w:t xml:space="preserve"> </w:t>
      </w:r>
      <w:r w:rsidR="00262255">
        <w:t xml:space="preserve">gewichteten Durchschnittsmethode kann ein Vergleich </w:t>
      </w:r>
      <w:r w:rsidR="00D34710">
        <w:t xml:space="preserve">der Fahrzeuge </w:t>
      </w:r>
      <w:r w:rsidR="00262255">
        <w:t>erzielt werden</w:t>
      </w:r>
      <w:r w:rsidR="00D34710">
        <w:t xml:space="preserve">. </w:t>
      </w:r>
      <w:r w:rsidR="00A41A32">
        <w:t xml:space="preserve">Innerhalb der Visualisierungen steht </w:t>
      </w:r>
      <w:r w:rsidR="003367D9">
        <w:t>die Darstellung der Gegenüberstellung der einzelnen Attribute im Vordergrund.</w:t>
      </w:r>
      <w:r w:rsidR="00505332">
        <w:t xml:space="preserve"> Dabei wird jede Eigenschaft separat </w:t>
      </w:r>
      <w:r w:rsidR="005D3A53">
        <w:t xml:space="preserve">visualisiert. </w:t>
      </w:r>
      <w:r w:rsidR="00A01537">
        <w:t>Für die Darstellung genutzte Techniken sind</w:t>
      </w:r>
      <w:r w:rsidR="00EA46E7">
        <w:t xml:space="preserve"> Balkendiagramme, sowie </w:t>
      </w:r>
      <w:r w:rsidR="00D816B6">
        <w:t xml:space="preserve">Kreisdiagramme. Entsprechend unterscheidet sich die gewählte Methode, sowie die Visualisierungstechniken sehr </w:t>
      </w:r>
      <w:r w:rsidR="00B560CA">
        <w:t xml:space="preserve">von diesem Projekt. </w:t>
      </w:r>
      <w:r w:rsidR="00DB26B7">
        <w:t xml:space="preserve">Schlussfolgernd </w:t>
      </w:r>
      <w:r w:rsidR="00C614A4">
        <w:t>w</w:t>
      </w:r>
      <w:r w:rsidR="00094D53">
        <w:t>erden</w:t>
      </w:r>
      <w:r w:rsidR="00C614A4">
        <w:t xml:space="preserve"> basierend einer Datengrundlage </w:t>
      </w:r>
      <w:r w:rsidR="00094D53">
        <w:t xml:space="preserve">Visualisierungen umgesetzt, welche zu Analysezwecken dienen. </w:t>
      </w:r>
      <w:r w:rsidR="00515867">
        <w:t xml:space="preserve">Kritisch zu betrachten ist die gewählte Methode in Zusammenhang </w:t>
      </w:r>
      <w:r w:rsidR="009373F6">
        <w:t>einer gr</w:t>
      </w:r>
      <w:r w:rsidR="00206DC3">
        <w:t>oßen</w:t>
      </w:r>
      <w:r w:rsidR="009373F6">
        <w:t xml:space="preserve"> Datenbasis. </w:t>
      </w:r>
      <w:r w:rsidR="00A54ECB">
        <w:t xml:space="preserve">Diese könnte aufgrund der separaten Betrachtung </w:t>
      </w:r>
      <w:r w:rsidR="00EE7EAA">
        <w:t xml:space="preserve">und Darstellung der Attribute zu Unübersichtlichkeiten führen. Folglich wäre es ratsam die Methode zu überdenken und gegebenenfalls ein </w:t>
      </w:r>
      <w:r w:rsidR="002F3092">
        <w:t xml:space="preserve">anderes Verfahren zu bevorzugen. </w:t>
      </w:r>
      <w:sdt>
        <w:sdtPr>
          <w:alias w:val="To edit, see citavi.com/edit"/>
          <w:tag w:val="CitaviPlaceholder#273ea806-b517-4e99-939a-56dbafb61dd7"/>
          <w:id w:val="-1478910106"/>
          <w:placeholder>
            <w:docPart w:val="DefaultPlaceholder_-1854013440"/>
          </w:placeholder>
        </w:sdtPr>
        <w:sdtEndPr/>
        <w:sdtContent>
          <w:r w:rsidR="002F3092">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jg1ZWE5LTA5ZGYtNGY2Zi04MGJkLTA4NmVjOWM0ZDQxNyIsIlJhbmdlTGVuZ3RoIjo0LCJSZWZlcmVuY2VJZCI6IjM3ZTg3OTY0LTY0ZTgtNDZlNS05ODJiLWFlZDZkNTA2OTdhNy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plcnQub3JnLyIsIlVyaVN0cmluZyI6Imh0dHBzOi8vd3d3LmlqZXJ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}</w:instrText>
          </w:r>
          <w:r w:rsidR="002F3092">
            <w:fldChar w:fldCharType="separate"/>
          </w:r>
          <w:r w:rsidR="00E23DB6">
            <w:t>[18]</w:t>
          </w:r>
          <w:r w:rsidR="002F3092">
            <w:fldChar w:fldCharType="end"/>
          </w:r>
        </w:sdtContent>
      </w:sdt>
    </w:p>
    <w:p w14:paraId="59AD54CB" w14:textId="50F96DD8" w:rsidR="00676DF1" w:rsidRPr="00E440F3" w:rsidRDefault="007D1B94" w:rsidP="00262255">
      <w:pPr>
        <w:shd w:val="clear" w:color="auto" w:fill="FFFFFF"/>
        <w:jc w:val="both"/>
      </w:pPr>
      <w:r w:rsidRPr="00FB0966">
        <w:t>Die letzte Arbeit, welche in Ausblick gestellt werden soll</w:t>
      </w:r>
      <w:r w:rsidR="00335012" w:rsidRPr="00FB0966">
        <w:t>, zeigt die meisten Paralle</w:t>
      </w:r>
      <w:r w:rsidR="003761C2" w:rsidRPr="00FB0966">
        <w:t xml:space="preserve">len zu diesem Projekt. </w:t>
      </w:r>
      <w:r w:rsidR="003761C2" w:rsidRPr="00874420">
        <w:t>Der Name der Arbeit ist</w:t>
      </w:r>
      <w:r w:rsidR="00676DF1" w:rsidRPr="00874420">
        <w:t xml:space="preserve">: </w:t>
      </w:r>
      <w:r w:rsidR="00676DF1" w:rsidRPr="00874420">
        <w:rPr>
          <w:i/>
          <w:iCs/>
        </w:rPr>
        <w:t>Exploring and Analyzing Used Car Data Set</w:t>
      </w:r>
      <w:r w:rsidR="00676DF1" w:rsidRPr="00874420">
        <w:t>.</w:t>
      </w:r>
      <w:r w:rsidR="003F3328" w:rsidRPr="00874420">
        <w:t xml:space="preserve"> </w:t>
      </w:r>
      <w:sdt>
        <w:sdtPr>
          <w:rPr>
            <w:lang w:val="en-US"/>
          </w:rPr>
          <w:alias w:val="To edit, see citavi.com/edit"/>
          <w:tag w:val="CitaviPlaceholder#a93dafcd-3255-4873-a0af-b57b47d9c455"/>
          <w:id w:val="184034537"/>
          <w:placeholder>
            <w:docPart w:val="DefaultPlaceholder_-1854013440"/>
          </w:placeholder>
        </w:sdtPr>
        <w:sdtEndPr/>
        <w:sdtContent>
          <w:r w:rsidR="003F3328" w:rsidRPr="003F3328">
            <w:rPr>
              <w:lang w:val="en-US"/>
            </w:rPr>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kxZWQxLTU4ZmYtNGQ1Ni05NzRmLWU1YWVjMWIzNTRiZCIsIlJhbmdlTGVuZ3RoIjo0LCJSZWZlcmVuY2VJZCI6IjFmNmM2YjYyLWJhYTctNDRjMy05NmYxLTEyZDJkNjJiZjRkNS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kF1c3Rpbi4iLCJMYXN0TmFtZSI6IlJlZXNlIiwiUHJvdGVjdGVkIjpmYWxzZSwiU2V4IjowLCJDcmVhdGVkQnkiOiJfTWlsdWwiLCJDcmVhdGVkT24iOiIyMDIxLTEyLTE0VDIxOjAyOjMwIiwiTW9kaWZpZWRCeSI6Il9NaWx1bCIsIklkIjoiMjljZTc4ZWYtOWExMy00NjIxLWE5MjItNmY1MTUwMGNmZTY0IiwiTW9kaWZpZWRPbiI6IjIwMjEtMTItMTRUMjE6MDI6Mz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thZ2dsZS5jb20vYWthc2h1amp3YWwvdXNlZC1jYXItZGF0YS1hbmFseXNpcy1hbmQtdmlzdWFsaXphdGlvbiIsIlVyaVN0cmluZyI6Imh0dHBzOi8vd3d3LmthZ2dsZS5jb20vYWthc2h1amp3YWwvdXNlZC1jYXItZGF0YS1hbmFseXNpcy1hbmQtdmlzdWFsaXph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}</w:instrText>
          </w:r>
          <w:r w:rsidR="003F3328" w:rsidRPr="003F3328">
            <w:rPr>
              <w:lang w:val="en-US"/>
            </w:rPr>
            <w:fldChar w:fldCharType="separate"/>
          </w:r>
          <w:r w:rsidR="00E23DB6">
            <w:t>[19]</w:t>
          </w:r>
          <w:r w:rsidR="003F3328" w:rsidRPr="003F3328">
            <w:rPr>
              <w:lang w:val="en-US"/>
            </w:rPr>
            <w:fldChar w:fldCharType="end"/>
          </w:r>
        </w:sdtContent>
      </w:sdt>
      <w:r w:rsidR="00676DF1" w:rsidRPr="003F3328">
        <w:rPr>
          <w:i/>
          <w:iCs/>
        </w:rPr>
        <w:t xml:space="preserve"> </w:t>
      </w:r>
      <w:r w:rsidR="00676DF1" w:rsidRPr="00FB0966">
        <w:t xml:space="preserve">Diese nimmt ebenfalls Bezug </w:t>
      </w:r>
      <w:r w:rsidR="00FB0966" w:rsidRPr="00FB0966">
        <w:t>zu einem Datensatz der Website K</w:t>
      </w:r>
      <w:r w:rsidR="00FB0966">
        <w:t>aggle</w:t>
      </w:r>
      <w:r w:rsidR="00E87F46">
        <w:t xml:space="preserve"> und wurde </w:t>
      </w:r>
      <w:r w:rsidR="005F66FC">
        <w:t>er</w:t>
      </w:r>
      <w:r w:rsidR="00E87F46">
        <w:t>arbeitet</w:t>
      </w:r>
      <w:r w:rsidR="00C14DBA">
        <w:t xml:space="preserve"> von Studenten eine Data Science Courses. </w:t>
      </w:r>
      <w:r w:rsidR="003F3328">
        <w:t xml:space="preserve">Der Herausgeber der Arbeit ist </w:t>
      </w:r>
      <w:r w:rsidR="003F3328" w:rsidRPr="003F3328">
        <w:t>Irtasam Ali Wains</w:t>
      </w:r>
      <w:r w:rsidR="003F3328">
        <w:t>.</w:t>
      </w:r>
      <w:r w:rsidR="00E87F46">
        <w:t xml:space="preserve"> </w:t>
      </w:r>
      <w:r w:rsidR="00FB0966">
        <w:t xml:space="preserve"> </w:t>
      </w:r>
      <w:r w:rsidR="00C60662">
        <w:t xml:space="preserve">Das Datenset basiert auf </w:t>
      </w:r>
      <w:r w:rsidR="00291B1E">
        <w:t>423857 Einträgen</w:t>
      </w:r>
      <w:r w:rsidR="00087F76">
        <w:t xml:space="preserve"> mit 24 Spalten.</w:t>
      </w:r>
      <w:r w:rsidR="0024560F">
        <w:t xml:space="preserve"> Jede Spalte repräsentiert ein Attribut des Gebrauchtwagens. Ziel der Arbeit war es </w:t>
      </w:r>
      <w:r w:rsidR="00BF60F0" w:rsidRPr="00BF60F0">
        <w:t xml:space="preserve">interessante Trends und Korrelationen zwischen den verschiedenen Merkmalen des Gebrauchtwagenverkaufs </w:t>
      </w:r>
      <w:r w:rsidR="00BF60F0">
        <w:t xml:space="preserve">zu </w:t>
      </w:r>
      <w:r w:rsidR="00BF60F0" w:rsidRPr="00BF60F0">
        <w:t>finden</w:t>
      </w:r>
      <w:r w:rsidR="00BF60F0">
        <w:t>.</w:t>
      </w:r>
      <w:r w:rsidR="00AC6977">
        <w:t xml:space="preserve"> Im Detail sollten </w:t>
      </w:r>
      <w:r w:rsidR="00725F6A">
        <w:t>erstens</w:t>
      </w:r>
      <w:r w:rsidR="00AC6977">
        <w:t xml:space="preserve"> Trends im Verkauf </w:t>
      </w:r>
      <w:r w:rsidR="00725F6A">
        <w:t xml:space="preserve">von Autos </w:t>
      </w:r>
      <w:r w:rsidR="00725F6A" w:rsidRPr="00725F6A">
        <w:t xml:space="preserve">und in der Automobilindustrie im Allgemeinen </w:t>
      </w:r>
      <w:r w:rsidR="00725F6A">
        <w:t xml:space="preserve">ermittelt werden. Zweitens </w:t>
      </w:r>
      <w:r w:rsidR="00014BC0">
        <w:t xml:space="preserve">die </w:t>
      </w:r>
      <w:r w:rsidR="00014BC0" w:rsidRPr="00014BC0">
        <w:t>Korrelation zwischen Preis und Zustand, die dann noch um das Jahr, den aktuellen Standort des Fahrzeugs, die Anzahl der Zylinder im Fahrzeug und den Kilometerstand des Fahrzeugs erweitert wird</w:t>
      </w:r>
      <w:r w:rsidR="00014BC0">
        <w:t xml:space="preserve">, analysiert werden. Drittens </w:t>
      </w:r>
      <w:r w:rsidR="00A4653B">
        <w:t xml:space="preserve">eine </w:t>
      </w:r>
      <w:r w:rsidR="00A4653B" w:rsidRPr="00A4653B">
        <w:t>Vorhersage des Preises eines Gebrauchtwagens anhand seiner Spezifikationen</w:t>
      </w:r>
      <w:r w:rsidR="00A4653B">
        <w:t xml:space="preserve"> zu ermöglichen. Insbesondere im Punkt drei ist eine direkte Anal</w:t>
      </w:r>
      <w:r w:rsidR="00AC0114">
        <w:t>o</w:t>
      </w:r>
      <w:r w:rsidR="00A4653B">
        <w:t xml:space="preserve">gie zu diesem Projekt </w:t>
      </w:r>
      <w:r w:rsidR="00AC0114">
        <w:t>vor</w:t>
      </w:r>
      <w:r w:rsidR="0048140C">
        <w:t xml:space="preserve">zuweisen. </w:t>
      </w:r>
      <w:r w:rsidR="007676B3">
        <w:t>Als ersten Schritt der Analyse wurde die Daten</w:t>
      </w:r>
      <w:r w:rsidR="00427538">
        <w:t xml:space="preserve"> in 10 Stufen gereinigt und modifiziert. </w:t>
      </w:r>
      <w:r w:rsidR="004510A7">
        <w:t xml:space="preserve">Im Schritt zwei des Analyseprozessen fand die Umsetzung der Daten in Visualisierungen </w:t>
      </w:r>
      <w:r w:rsidR="00C6655A">
        <w:t xml:space="preserve">statt. Die ausgewählten Visualisierungstechniken </w:t>
      </w:r>
      <w:r w:rsidR="005215C9">
        <w:t>sind</w:t>
      </w:r>
      <w:r w:rsidR="00255329">
        <w:t xml:space="preserve"> eine Korrelationsmatrix, </w:t>
      </w:r>
      <w:r w:rsidR="005215C9">
        <w:t xml:space="preserve">eine interaktive Landkarte der USA, </w:t>
      </w:r>
      <w:r w:rsidR="00252182">
        <w:t xml:space="preserve">vertikale Balkendiagramme, </w:t>
      </w:r>
      <w:r w:rsidR="00107643">
        <w:t xml:space="preserve">Violin Plots, </w:t>
      </w:r>
      <w:r w:rsidR="00F85236">
        <w:t>Box Plots</w:t>
      </w:r>
      <w:r w:rsidR="009C23D4">
        <w:t xml:space="preserve">, sowie einen Scatterplot. Anhand der Visualisierungen konnten Rückschlüsse </w:t>
      </w:r>
      <w:r w:rsidR="00553FAB">
        <w:t>auf Trends, Korrelationen und Anomalien gezogen werden.</w:t>
      </w:r>
      <w:r w:rsidR="00B64794">
        <w:t xml:space="preserve"> Dieser Analyse wurde eine Machine Learning Phase angehangen. </w:t>
      </w:r>
      <w:r w:rsidR="0076237B">
        <w:t xml:space="preserve">Ziel dessen war es </w:t>
      </w:r>
      <w:r w:rsidR="00735342" w:rsidRPr="00735342">
        <w:t>ein Modell zu trainieren, das bei Angabe der Spezifikationen eines Autos den geschätzten Preis liefert.</w:t>
      </w:r>
      <w:r w:rsidR="00196BC3">
        <w:t xml:space="preserve"> Basierend eines modifizierten Datensatzes wurden zwei Modelle trainiert</w:t>
      </w:r>
      <w:r w:rsidR="002B2EEA">
        <w:t>, welche das gewünschte Ergebnis mit Abstrichen lieferten.</w:t>
      </w:r>
      <w:r w:rsidR="00FC63E4">
        <w:t xml:space="preserve"> Folglich stellt diese Arbeit die Erweiterung dieses Projekts dar. Parallelen sind i</w:t>
      </w:r>
      <w:r w:rsidR="006D1A41">
        <w:t>m Prozess des Data Cleanings, sowie in der Umsetzung der Visualisierungen gesehen werden.</w:t>
      </w:r>
      <w:r w:rsidR="006503EA">
        <w:t xml:space="preserve"> Die Daten wurden unter ähnlichen Aspekten betrachtet</w:t>
      </w:r>
      <w:r w:rsidR="00144A3B">
        <w:t xml:space="preserve"> und die Darstellungen beinhalten die Gegenüberstellung mehrerer Attribute.</w:t>
      </w:r>
      <w:r w:rsidR="006503EA">
        <w:t xml:space="preserve"> </w:t>
      </w:r>
      <w:r w:rsidR="00C914B0" w:rsidRPr="00E440F3">
        <w:t xml:space="preserve">Die Arbeit </w:t>
      </w:r>
      <w:r w:rsidR="00C914B0" w:rsidRPr="00E440F3">
        <w:rPr>
          <w:i/>
          <w:iCs/>
        </w:rPr>
        <w:t xml:space="preserve">Exploring and Analyzing Used Car Data Set </w:t>
      </w:r>
      <w:r w:rsidR="00C914B0" w:rsidRPr="00E440F3">
        <w:t xml:space="preserve">erweitert </w:t>
      </w:r>
      <w:r w:rsidR="00E440F3" w:rsidRPr="00E440F3">
        <w:t>durch differenzierte Vi</w:t>
      </w:r>
      <w:r w:rsidR="00E440F3">
        <w:t xml:space="preserve">sualisierungstechniken, sowie folglich die Anwendung des Datensatz im </w:t>
      </w:r>
      <w:r w:rsidR="000E5399">
        <w:t xml:space="preserve">Machine </w:t>
      </w:r>
      <w:r w:rsidR="00E440F3">
        <w:t>Learning Modell</w:t>
      </w:r>
      <w:r w:rsidR="000E5399">
        <w:t xml:space="preserve"> und kann schlussfolgernd als gutes Beispiel angesehen werden. </w:t>
      </w:r>
      <w:sdt>
        <w:sdtPr>
          <w:alias w:val="To edit, see citavi.com/edit"/>
          <w:tag w:val="CitaviPlaceholder#728ef11d-20b6-4be8-a174-6268391a7106"/>
          <w:id w:val="-429970142"/>
          <w:placeholder>
            <w:docPart w:val="DefaultPlaceholder_-1854013440"/>
          </w:placeholder>
        </w:sdtPr>
        <w:sdtEndPr/>
        <w:sdtContent>
          <w:r w:rsidR="00584866">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DA0NzgzLWNjOGYtNDg5OC04MDJmLWY2YTM4ZDM4ZTIzOSIsIlJhbmdlTGVuZ3RoIjo0LCJSZWZlcmVuY2VJZCI6IjBhYTc0NzdkLWYwYTYtNDJiYy1hNjc5LTYzZTNmMzk3ZWNlYi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1lZGl1bS5jb20vc3dsaC9leHBsb3JpbmctYW5kLWFuYWx5emluZy11c2VkLWNhci1kYXRhLXNldC0yZTJiZjFmMjRkNTIiLCJVcmlTdHJpbmciOiJodHRwczovL21lZGl1bS5jb20vc3dsaC9leHBsb3JpbmctYW5kLWFuYWx5emluZy11c2VkLWNhci1kYXRhLXNldC0yZTJiZjFmMjRkN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}</w:instrText>
          </w:r>
          <w:r w:rsidR="00584866">
            <w:fldChar w:fldCharType="separate"/>
          </w:r>
          <w:r w:rsidR="00584866">
            <w:t>[21]</w:t>
          </w:r>
          <w:r w:rsidR="00584866">
            <w:fldChar w:fldCharType="end"/>
          </w:r>
        </w:sdtContent>
      </w:sdt>
    </w:p>
    <w:p w14:paraId="54306087" w14:textId="77777777" w:rsidR="00676DF1" w:rsidRPr="00E440F3" w:rsidRDefault="00676DF1" w:rsidP="00262255">
      <w:pPr>
        <w:shd w:val="clear" w:color="auto" w:fill="FFFFFF"/>
        <w:jc w:val="both"/>
        <w:rPr>
          <w:i/>
          <w:iCs/>
        </w:rPr>
      </w:pPr>
    </w:p>
    <w:p w14:paraId="06851FC5" w14:textId="77777777" w:rsidR="002162FD" w:rsidRDefault="00AF4DBA" w:rsidP="00262255">
      <w:pPr>
        <w:pStyle w:val="berschrift1"/>
        <w:jc w:val="both"/>
      </w:pPr>
      <w:bookmarkStart w:id="43" w:name="_Toc90412130"/>
      <w:r>
        <w:t>Zusammenfassung und Ausblick</w:t>
      </w:r>
      <w:bookmarkEnd w:id="43"/>
    </w:p>
    <w:p w14:paraId="640B4FDD" w14:textId="06CF1977" w:rsidR="00FB09E2" w:rsidRDefault="005E26E3" w:rsidP="00262255">
      <w:pPr>
        <w:jc w:val="both"/>
      </w:pPr>
      <w:r>
        <w:t xml:space="preserve">Anhand der vorgestellten Visualisierungstechniken konnte </w:t>
      </w:r>
      <w:r w:rsidR="007A74D4">
        <w:t xml:space="preserve">durch </w:t>
      </w:r>
      <w:r w:rsidR="00F34D83">
        <w:t xml:space="preserve">das Projekt </w:t>
      </w:r>
      <w:r w:rsidR="007A74D4">
        <w:t>die Datenverarbeitung visuell umgesetzt werden.</w:t>
      </w:r>
      <w:r w:rsidR="00B11046">
        <w:t xml:space="preserve"> </w:t>
      </w:r>
      <w:r w:rsidR="00DD3F3F">
        <w:t>In Zusammen</w:t>
      </w:r>
      <w:r w:rsidR="003A73B4">
        <w:t xml:space="preserve">hang des in Kapitel </w:t>
      </w:r>
      <w:r w:rsidR="003A73B4">
        <w:fldChar w:fldCharType="begin"/>
      </w:r>
      <w:r w:rsidR="003A73B4">
        <w:instrText xml:space="preserve"> REF _Ref80273977 \r \h </w:instrText>
      </w:r>
      <w:r w:rsidR="0009206C">
        <w:instrText xml:space="preserve"> \* MERGEFORMAT </w:instrText>
      </w:r>
      <w:r w:rsidR="003A73B4">
        <w:fldChar w:fldCharType="separate"/>
      </w:r>
      <w:r w:rsidR="003A73B4">
        <w:t>1.1</w:t>
      </w:r>
      <w:r w:rsidR="003A73B4">
        <w:fldChar w:fldCharType="end"/>
      </w:r>
      <w:r w:rsidR="00DD3F3F">
        <w:t xml:space="preserve"> </w:t>
      </w:r>
      <w:r w:rsidR="0057449E">
        <w:t xml:space="preserve">thematisierten Anwendungshintergrundes, konnten </w:t>
      </w:r>
      <w:r w:rsidR="00A1444B">
        <w:t xml:space="preserve">Vorteile der Darstellungen, insbesondere für die Zielgruppe des Data Scientists, abgeleitet werden. </w:t>
      </w:r>
      <w:r w:rsidR="00C02321">
        <w:t xml:space="preserve">Die graphische Umsetzung </w:t>
      </w:r>
      <w:r w:rsidR="00285DE2">
        <w:t>der Baumhie</w:t>
      </w:r>
      <w:r w:rsidR="000A7F03">
        <w:t>rarchie</w:t>
      </w:r>
      <w:r w:rsidR="00007900">
        <w:t xml:space="preserve"> verhalf</w:t>
      </w:r>
      <w:r w:rsidR="00AF15DB">
        <w:t xml:space="preserve"> dem Verständnis über</w:t>
      </w:r>
      <w:r w:rsidR="00007900">
        <w:t xml:space="preserve"> die Verteilungsstrukturen des Datensatzes. Dabei </w:t>
      </w:r>
      <w:r w:rsidR="00A713E7">
        <w:t>ließ sich</w:t>
      </w:r>
      <w:r w:rsidR="00007900">
        <w:t xml:space="preserve"> eine Ungleichverteilung </w:t>
      </w:r>
      <w:r w:rsidR="00A713E7">
        <w:t xml:space="preserve">der Marken, Modelle, sowie Fahrzeuge des Trainingsdatensatzes ableiten. </w:t>
      </w:r>
      <w:r w:rsidR="00457B95">
        <w:t xml:space="preserve"> </w:t>
      </w:r>
      <w:r w:rsidR="001333A7">
        <w:t>Zusätzlich</w:t>
      </w:r>
      <w:r w:rsidR="00A674BE">
        <w:t xml:space="preserve"> wurde </w:t>
      </w:r>
      <w:r w:rsidR="00B1093F">
        <w:t xml:space="preserve">der Umfang des Datensatzes </w:t>
      </w:r>
      <w:r w:rsidR="00A674BE">
        <w:t>ersichtlich</w:t>
      </w:r>
      <w:r w:rsidR="00B1093F">
        <w:t>. Dieser konnte als zu gering für die Grundlage Maschinellen Lernens eingestuft werden.</w:t>
      </w:r>
      <w:r w:rsidR="00B14B4A">
        <w:t xml:space="preserve"> Zusammenfassend </w:t>
      </w:r>
      <w:r w:rsidR="00213C02">
        <w:t>ermöglicht es die Baumhierarchie, komplexe Sachverhalte über</w:t>
      </w:r>
      <w:r w:rsidR="000D6FC3">
        <w:t xml:space="preserve">sichtlich und ohne </w:t>
      </w:r>
      <w:r w:rsidR="006F2BFE">
        <w:t xml:space="preserve">nötige </w:t>
      </w:r>
      <w:r w:rsidR="00513226">
        <w:t xml:space="preserve">Vorkenntnisse aufzuzeigen. </w:t>
      </w:r>
    </w:p>
    <w:p w14:paraId="44269A79" w14:textId="0B705F29" w:rsidR="00FB09E2" w:rsidRDefault="00CA74EE" w:rsidP="00262255">
      <w:pPr>
        <w:jc w:val="both"/>
      </w:pPr>
      <w:r>
        <w:t xml:space="preserve">Aufbauend der erworbenen </w:t>
      </w:r>
      <w:r w:rsidR="00513226">
        <w:t>Erk</w:t>
      </w:r>
      <w:r>
        <w:t xml:space="preserve">enntnisse </w:t>
      </w:r>
      <w:r w:rsidR="002346E0">
        <w:t>de</w:t>
      </w:r>
      <w:r w:rsidR="001E3BA6">
        <w:t xml:space="preserve">r Baumhierarchie, wurden </w:t>
      </w:r>
      <w:r w:rsidR="009C1609">
        <w:t>die für den Wert eines Gebrauchtwagens</w:t>
      </w:r>
      <w:r w:rsidR="007E5339">
        <w:t xml:space="preserve"> </w:t>
      </w:r>
      <w:r w:rsidR="00AD720F">
        <w:t xml:space="preserve">signifikanten </w:t>
      </w:r>
      <w:r w:rsidR="007E5339">
        <w:t>Eigenschafte</w:t>
      </w:r>
      <w:r w:rsidR="003C04A7">
        <w:t>n</w:t>
      </w:r>
      <w:r w:rsidR="00376093">
        <w:t xml:space="preserve">, im </w:t>
      </w:r>
      <w:r w:rsidR="003C04A7">
        <w:t>Scatterplot gegenübergestellt.</w:t>
      </w:r>
      <w:r w:rsidR="00376093">
        <w:t xml:space="preserve"> </w:t>
      </w:r>
      <w:r w:rsidR="00675E27">
        <w:t xml:space="preserve"> </w:t>
      </w:r>
      <w:r w:rsidR="00A85C90">
        <w:t xml:space="preserve"> Entsprechend der ausgewählten Attribute können anhand der Darstellung Rückschlüsse auf </w:t>
      </w:r>
      <w:r w:rsidR="009D36BA">
        <w:t xml:space="preserve">den </w:t>
      </w:r>
      <w:r w:rsidR="00536B05">
        <w:t>Zusammenhang zweier</w:t>
      </w:r>
      <w:r w:rsidR="009D36BA">
        <w:t xml:space="preserve"> Eigenschaften gezogen, sowie </w:t>
      </w:r>
      <w:r w:rsidR="00C877FF">
        <w:t xml:space="preserve">Ausreißer oder Auffälligkeiten innerhalb der Datensätze identifiziert werden. </w:t>
      </w:r>
      <w:r w:rsidR="00536B05">
        <w:t xml:space="preserve"> Für den vorliegenden inhaltlichen Bezug ist dies insofern von Bedeutung, dass durch das Erkennen von Fehlern, Ausreißern </w:t>
      </w:r>
      <w:r w:rsidR="00651B2E">
        <w:t xml:space="preserve">oder Anomalien </w:t>
      </w:r>
      <w:r w:rsidR="007F5E4F">
        <w:t>der Werte</w:t>
      </w:r>
      <w:r w:rsidR="00120CE8">
        <w:t xml:space="preserve"> </w:t>
      </w:r>
      <w:r w:rsidR="003F128E">
        <w:t xml:space="preserve">eine mögliche Verzerrung des Trainingsdatensatzes verhindert werden kann. </w:t>
      </w:r>
      <w:r w:rsidR="00955A54">
        <w:t xml:space="preserve">Mit Hilfe der „Hover“-Funktion konnte die Limitation auf </w:t>
      </w:r>
      <w:r w:rsidR="001A2B41">
        <w:t>die Betrachtung von zwei starren Eigenschaften umgangen werden. Diese ermöglicht dem Nutzer</w:t>
      </w:r>
      <w:r w:rsidR="00461FD1">
        <w:t xml:space="preserve"> die</w:t>
      </w:r>
      <w:r w:rsidR="009D621D">
        <w:t xml:space="preserve"> individuelle Auswahl der zu betrachtenden Attribute</w:t>
      </w:r>
      <w:r w:rsidR="00461FD1">
        <w:t>.</w:t>
      </w:r>
      <w:r w:rsidR="00CF61E0">
        <w:t xml:space="preserve"> </w:t>
      </w:r>
      <w:r w:rsidR="00B73E53">
        <w:t>Entsprechend kann eine vielseitige Analyse erm</w:t>
      </w:r>
      <w:r w:rsidR="00A2103C">
        <w:t>öglicht werden.</w:t>
      </w:r>
    </w:p>
    <w:p w14:paraId="0E558769" w14:textId="77994013" w:rsidR="00FE3328" w:rsidRDefault="00D7177A" w:rsidP="00262255">
      <w:pPr>
        <w:jc w:val="both"/>
      </w:pPr>
      <w:r>
        <w:t>Um die</w:t>
      </w:r>
      <w:r w:rsidR="00951C2B">
        <w:t xml:space="preserve">, im Scatterplot, erkannten Auffälligkeiten in erweiterter Perspektive betrachten zu können, wurde die Visualisierungstechnik der Parallelen Koordinaten gewählt. </w:t>
      </w:r>
      <w:r w:rsidR="006E59FF">
        <w:t>Diese ermöglicht die Gegenüberstellung von vier Attributen. Aufgrund dessen</w:t>
      </w:r>
      <w:r w:rsidR="00816915">
        <w:t xml:space="preserve"> können Trends und Muster erkannt </w:t>
      </w:r>
      <w:r w:rsidR="00A62965">
        <w:t>werden.</w:t>
      </w:r>
      <w:r w:rsidR="00816915">
        <w:t xml:space="preserve"> Welche </w:t>
      </w:r>
      <w:r w:rsidR="00A62965">
        <w:t>einerseits unterstützend i</w:t>
      </w:r>
      <w:r w:rsidR="00F00564">
        <w:t xml:space="preserve">m Arbeitsalltag eines Data Scientist sind, andererseits gleichermaßen </w:t>
      </w:r>
      <w:r w:rsidR="001620A1">
        <w:t xml:space="preserve">Interessierten komplexe Informationen über Gebrauchtwagen liefern. Zusätzlich ist </w:t>
      </w:r>
      <w:r w:rsidR="00FE3328">
        <w:t>dessen Anwendung im Szenario eines Studenten</w:t>
      </w:r>
      <w:r w:rsidR="007A10CF">
        <w:t>,</w:t>
      </w:r>
      <w:r w:rsidR="00FE3328">
        <w:t xml:space="preserve"> </w:t>
      </w:r>
      <w:r w:rsidR="007A10CF">
        <w:t xml:space="preserve">beispielsweise innerhalb einer Projektarbeit, begünstigend. </w:t>
      </w:r>
    </w:p>
    <w:p w14:paraId="12FC699C" w14:textId="756C3C27" w:rsidR="00C01E8B" w:rsidRDefault="007D49A0" w:rsidP="00262255">
      <w:pPr>
        <w:jc w:val="both"/>
      </w:pPr>
      <w:r>
        <w:t xml:space="preserve">Schlussfolgernd </w:t>
      </w:r>
      <w:r w:rsidR="008556AC">
        <w:t xml:space="preserve">ist festzustellen, dass die Visualisierungen den Anforderungen mehrerer </w:t>
      </w:r>
      <w:r w:rsidR="007F1F9A">
        <w:t>Zielgruppen gerecht werden konnten. Zusätzlich</w:t>
      </w:r>
      <w:r w:rsidR="0062640C">
        <w:t xml:space="preserve"> </w:t>
      </w:r>
      <w:r w:rsidR="00F905DC">
        <w:t>verhalfen</w:t>
      </w:r>
      <w:r w:rsidR="00FC3955">
        <w:t xml:space="preserve"> die</w:t>
      </w:r>
      <w:r w:rsidR="00DC0B01">
        <w:t xml:space="preserve"> </w:t>
      </w:r>
      <w:r w:rsidR="00FC3955">
        <w:t xml:space="preserve">Darstellungen </w:t>
      </w:r>
      <w:r w:rsidR="00E74B83">
        <w:t>einer übersichtlichen Ausgabe des Datensatzes.</w:t>
      </w:r>
      <w:r w:rsidR="00980E6A">
        <w:t xml:space="preserve"> </w:t>
      </w:r>
      <w:r w:rsidR="00DC0B01">
        <w:t xml:space="preserve">Folglich </w:t>
      </w:r>
      <w:r w:rsidR="00620B00">
        <w:t>besteht die Möglichkeit</w:t>
      </w:r>
      <w:r w:rsidR="00DC0B01">
        <w:t xml:space="preserve"> Information</w:t>
      </w:r>
      <w:r w:rsidR="00620B00">
        <w:t>en</w:t>
      </w:r>
      <w:r w:rsidR="00DC0B01">
        <w:t xml:space="preserve"> effektiver </w:t>
      </w:r>
      <w:r w:rsidR="00620B00">
        <w:t>erfassen,</w:t>
      </w:r>
      <w:r w:rsidR="00DC0B01">
        <w:t xml:space="preserve"> analysier</w:t>
      </w:r>
      <w:r w:rsidR="00620B00">
        <w:t>en</w:t>
      </w:r>
      <w:r w:rsidR="00DC0B01">
        <w:t xml:space="preserve"> und verarbeite</w:t>
      </w:r>
      <w:r w:rsidR="00620B00">
        <w:t>n zu können.</w:t>
      </w:r>
      <w:r w:rsidR="002A22F9">
        <w:rPr>
          <w:b/>
          <w:bCs/>
        </w:rPr>
        <w:t xml:space="preserve"> </w:t>
      </w:r>
      <w:r w:rsidR="002A22F9">
        <w:t xml:space="preserve">Im Ausblick </w:t>
      </w:r>
      <w:r w:rsidR="006401E6">
        <w:t xml:space="preserve">der Weiterentwicklung der Techniken sind folgende Punkte </w:t>
      </w:r>
      <w:r w:rsidR="009824DF">
        <w:t>vorstellbar</w:t>
      </w:r>
      <w:r w:rsidR="00BF50B9">
        <w:t xml:space="preserve">. </w:t>
      </w:r>
      <w:r w:rsidR="009824DF">
        <w:t>Erstens</w:t>
      </w:r>
      <w:r w:rsidR="00AA7A40">
        <w:t xml:space="preserve"> k</w:t>
      </w:r>
      <w:r w:rsidR="003379E4">
        <w:t>önnte</w:t>
      </w:r>
      <w:r w:rsidR="00AA7A40">
        <w:t xml:space="preserve"> die </w:t>
      </w:r>
      <w:r w:rsidR="00AA7A40" w:rsidRPr="00AA7A40">
        <w:t>Hauptwebsite index.html</w:t>
      </w:r>
      <w:r w:rsidR="003379E4">
        <w:t xml:space="preserve"> </w:t>
      </w:r>
      <w:r w:rsidR="006A564A">
        <w:t xml:space="preserve">auf </w:t>
      </w:r>
      <w:r w:rsidR="009B2A4C">
        <w:t>Gestaltungs</w:t>
      </w:r>
      <w:r w:rsidR="006A564A">
        <w:t>ebene</w:t>
      </w:r>
      <w:r w:rsidR="009B2A4C">
        <w:t xml:space="preserve"> vermehrt aus</w:t>
      </w:r>
      <w:r w:rsidR="003379E4">
        <w:t>gestaltet werden.</w:t>
      </w:r>
      <w:r w:rsidR="007D7DD6">
        <w:t xml:space="preserve"> Denkbar in diesem Zusammenhang sind Design Elemente oder die Integration eines Kommun</w:t>
      </w:r>
      <w:r w:rsidR="00E23E66">
        <w:t>i</w:t>
      </w:r>
      <w:r w:rsidR="007D7DD6">
        <w:t>kationstools</w:t>
      </w:r>
      <w:r w:rsidR="00E23E66">
        <w:t xml:space="preserve"> für interaktiven Austausch der Nutzer. </w:t>
      </w:r>
      <w:r w:rsidR="00732885">
        <w:t xml:space="preserve">In Anbetracht der Baumhierarchie, wäre es </w:t>
      </w:r>
      <w:r w:rsidR="009D4670">
        <w:t>vorstellbar</w:t>
      </w:r>
      <w:r w:rsidR="00732885">
        <w:t xml:space="preserve"> diese n</w:t>
      </w:r>
      <w:r w:rsidR="008C25D6">
        <w:t>icht als starres Format umzusetzen.</w:t>
      </w:r>
      <w:r w:rsidR="003114FC">
        <w:t xml:space="preserve"> Entsprechend wäre</w:t>
      </w:r>
      <w:r w:rsidR="0022710F">
        <w:t xml:space="preserve"> </w:t>
      </w:r>
      <w:r w:rsidR="00850433">
        <w:t xml:space="preserve">das Etablieren einer </w:t>
      </w:r>
      <w:r w:rsidR="00442B84">
        <w:t>Interaktion für den Anwenden</w:t>
      </w:r>
      <w:r w:rsidR="006178F9">
        <w:t>den</w:t>
      </w:r>
      <w:r w:rsidR="005A29C5">
        <w:t xml:space="preserve"> </w:t>
      </w:r>
      <w:r w:rsidR="009D4670">
        <w:t>erwägbar</w:t>
      </w:r>
      <w:r w:rsidR="00E40DE9">
        <w:t>,</w:t>
      </w:r>
      <w:r w:rsidR="0022710F">
        <w:t xml:space="preserve"> welche die Auswahl </w:t>
      </w:r>
      <w:r w:rsidR="00791186">
        <w:t>von Teilbäumen ermöglicht</w:t>
      </w:r>
      <w:r w:rsidR="00D15367">
        <w:t>.</w:t>
      </w:r>
      <w:r w:rsidR="000E24FF">
        <w:t xml:space="preserve"> Folglich </w:t>
      </w:r>
      <w:r w:rsidR="00D42728">
        <w:t xml:space="preserve">könnte die Informationsbereitstellung für den </w:t>
      </w:r>
      <w:r w:rsidR="001725CA">
        <w:t xml:space="preserve">Nutzer optimiert werden. </w:t>
      </w:r>
      <w:r w:rsidR="00E33D84">
        <w:t>Gleichermaßen wäre das Bereitstellen einer Funktion denkbar</w:t>
      </w:r>
      <w:r w:rsidR="007A5392">
        <w:t>, welche eine Anzeige</w:t>
      </w:r>
      <w:r w:rsidR="00861DF0">
        <w:t xml:space="preserve"> der Fahrzeuginformationen </w:t>
      </w:r>
      <w:r w:rsidR="00EA4649">
        <w:t>beim Hovern über d</w:t>
      </w:r>
      <w:r w:rsidR="006210FA">
        <w:t>as Fahrzeug</w:t>
      </w:r>
      <w:r w:rsidR="00C62EF7">
        <w:t xml:space="preserve"> umsetzt.</w:t>
      </w:r>
      <w:r w:rsidR="00031772">
        <w:t xml:space="preserve"> </w:t>
      </w:r>
      <w:r w:rsidR="002F7865">
        <w:t>Zusätzlich ist eine</w:t>
      </w:r>
      <w:r w:rsidR="0077416B">
        <w:t xml:space="preserve"> Er</w:t>
      </w:r>
      <w:r w:rsidR="002F7865">
        <w:t>weiterung</w:t>
      </w:r>
      <w:r w:rsidR="0077416B">
        <w:t xml:space="preserve"> in den Interaktionsmöglichkeiten des Scatterplots </w:t>
      </w:r>
      <w:r w:rsidR="00C24891">
        <w:t xml:space="preserve">und der Parallelen Daten zu sehen. </w:t>
      </w:r>
      <w:r w:rsidR="00333587">
        <w:t xml:space="preserve">Diese könnten </w:t>
      </w:r>
      <w:r w:rsidR="00CE6C31">
        <w:t>eine Filterfunktion für den Nutzer bereitstellen</w:t>
      </w:r>
      <w:r w:rsidR="00B330F8">
        <w:t xml:space="preserve">, welche diesem </w:t>
      </w:r>
      <w:r w:rsidR="005678A6">
        <w:t>nach individuellem Ermessen</w:t>
      </w:r>
      <w:r w:rsidR="00B330F8">
        <w:t xml:space="preserve"> das </w:t>
      </w:r>
      <w:r w:rsidR="00213342">
        <w:t>F</w:t>
      </w:r>
      <w:r w:rsidR="00B330F8">
        <w:t>iltern nach Parametern zur Verfügung stellt.</w:t>
      </w:r>
      <w:r w:rsidR="005678A6">
        <w:t xml:space="preserve"> Zur </w:t>
      </w:r>
      <w:r w:rsidR="001F30EE">
        <w:t>visuelle</w:t>
      </w:r>
      <w:r w:rsidR="005678A6">
        <w:t>n</w:t>
      </w:r>
      <w:r w:rsidR="001F30EE">
        <w:t xml:space="preserve"> </w:t>
      </w:r>
      <w:r w:rsidR="002950F5">
        <w:t xml:space="preserve">Umsetzung </w:t>
      </w:r>
      <w:r w:rsidR="005678A6">
        <w:t>bedürfte es der Etablierung</w:t>
      </w:r>
      <w:r w:rsidR="00213342">
        <w:t xml:space="preserve"> von</w:t>
      </w:r>
      <w:r w:rsidR="002950F5">
        <w:t xml:space="preserve"> Buttons.</w:t>
      </w:r>
      <w:r w:rsidR="00ED4227">
        <w:t xml:space="preserve"> </w:t>
      </w:r>
      <w:r w:rsidR="00ED4227" w:rsidRPr="00ED4227">
        <w:t>Um eine Steigerung der Effizienz beim Vergleichen zweier Attribute zu gewährleisten, wäre das Implementieren einer Funktion denkbar, welche eine angeklickte Linie in diesem Zustand belässt und simultan dessen Informationen ausgibt. Beim Anklicken mehr als eines Fahrzeugs könnte dadurch eine neue Option der direkten Gegenüberstellung erzielt werden. Ergänzend könnten</w:t>
      </w:r>
      <w:r w:rsidR="00ED4227">
        <w:t xml:space="preserve"> die Installation</w:t>
      </w:r>
      <w:r w:rsidR="00ED4227" w:rsidRPr="00ED4227">
        <w:t xml:space="preserve"> weitere</w:t>
      </w:r>
      <w:r w:rsidR="00ED4227">
        <w:t xml:space="preserve">r </w:t>
      </w:r>
      <w:r w:rsidR="00ED4227" w:rsidRPr="00ED4227">
        <w:t xml:space="preserve">Visualisierungstechniken den Umfang der Informationsdarstellung und dessen Ausgabe steigern. </w:t>
      </w:r>
      <w:r w:rsidR="00ED4227">
        <w:t>Vorstellbar wäre der Einsatz von Sternko</w:t>
      </w:r>
      <w:r w:rsidR="006C04DE">
        <w:t xml:space="preserve">ordinaten, oder </w:t>
      </w:r>
      <w:r w:rsidR="0017163E">
        <w:t xml:space="preserve">die </w:t>
      </w:r>
      <w:r w:rsidR="005D121F">
        <w:t>Erhebung</w:t>
      </w:r>
      <w:r w:rsidR="0017163E">
        <w:t xml:space="preserve"> zeitlicher Komponenten anhand eines Zeitreihendiagrammes. </w:t>
      </w:r>
    </w:p>
    <w:p w14:paraId="7A229C55" w14:textId="3E753DCF" w:rsidR="00794068" w:rsidRDefault="006213F6" w:rsidP="00262255">
      <w:pPr>
        <w:jc w:val="both"/>
      </w:pPr>
      <w:r>
        <w:t xml:space="preserve">Auf Datenebene ist ein stetiger Ausbau des Datensatzes </w:t>
      </w:r>
      <w:r w:rsidR="00C352FE">
        <w:t>zielstrebend</w:t>
      </w:r>
      <w:r w:rsidR="000F6FCB">
        <w:t xml:space="preserve">, um </w:t>
      </w:r>
      <w:r w:rsidR="00743669">
        <w:t>eine</w:t>
      </w:r>
      <w:r w:rsidR="00072CD2">
        <w:t xml:space="preserve"> konsistente </w:t>
      </w:r>
      <w:r w:rsidR="007476EE">
        <w:t xml:space="preserve">Datenqualität der </w:t>
      </w:r>
      <w:r w:rsidR="00DF0CF7">
        <w:t>Ergebnisse,</w:t>
      </w:r>
      <w:r w:rsidR="007476EE">
        <w:t xml:space="preserve"> sowie </w:t>
      </w:r>
      <w:r w:rsidR="0075119C">
        <w:t xml:space="preserve">die Abdeckung aller </w:t>
      </w:r>
      <w:r w:rsidR="00325E51">
        <w:t xml:space="preserve">existierenden Marken, Modelle und Fahrzeuge gewährleisten zu können. </w:t>
      </w:r>
      <w:r w:rsidR="00F51FBA">
        <w:t xml:space="preserve">Dabei ist auf Vollständigkeit und Korrektheit der Datensätze zu achten. </w:t>
      </w:r>
      <w:r w:rsidR="00CE57F5">
        <w:t xml:space="preserve">Insbesondere im Rückschluss auf das Etablieren einer </w:t>
      </w:r>
      <w:r w:rsidR="00A45B36">
        <w:t>Onlineportals</w:t>
      </w:r>
      <w:r w:rsidR="00CE57F5">
        <w:t xml:space="preserve">, ist </w:t>
      </w:r>
      <w:r w:rsidR="00F51FBA">
        <w:t xml:space="preserve">der derzeitige quantitative Umfang des Datensatzes nicht </w:t>
      </w:r>
      <w:r w:rsidR="00180EE7">
        <w:t>ausreichend,</w:t>
      </w:r>
      <w:r w:rsidR="005902AE">
        <w:t xml:space="preserve"> um Datenqualität der Ausgabe g</w:t>
      </w:r>
      <w:r w:rsidR="00180EE7">
        <w:t xml:space="preserve">arantieren zu können. </w:t>
      </w:r>
      <w:r w:rsidR="00C76F34">
        <w:t xml:space="preserve">Zudem </w:t>
      </w:r>
      <w:r w:rsidR="00CE59D3">
        <w:t>wäre eine Erweiterung der Informationen auf optische Merkmale</w:t>
      </w:r>
      <w:r w:rsidR="007B119A">
        <w:t xml:space="preserve"> oder Ausstattung denkbar</w:t>
      </w:r>
      <w:r w:rsidR="008A7959">
        <w:t xml:space="preserve">. Da diese Attribute in bestimmten </w:t>
      </w:r>
      <w:r w:rsidR="00CE57F5">
        <w:t>Zusammenhängen Einfluss</w:t>
      </w:r>
      <w:r w:rsidR="008C54ED">
        <w:t xml:space="preserve"> auf </w:t>
      </w:r>
      <w:r w:rsidR="00953ADE">
        <w:t xml:space="preserve">den Wert eines Fahrzeugs </w:t>
      </w:r>
      <w:r w:rsidR="008C54ED">
        <w:t>nehmen</w:t>
      </w:r>
      <w:r w:rsidR="00953ADE">
        <w:t>.</w:t>
      </w:r>
      <w:r w:rsidR="00CE57F5">
        <w:t xml:space="preserve"> </w:t>
      </w:r>
      <w:r w:rsidR="00953ADE">
        <w:t xml:space="preserve"> </w:t>
      </w:r>
    </w:p>
    <w:p w14:paraId="3FA25D84" w14:textId="5C72CA21" w:rsidR="00224F7E" w:rsidRPr="002A22F9" w:rsidRDefault="00667974" w:rsidP="00262255">
      <w:pPr>
        <w:jc w:val="both"/>
      </w:pPr>
      <w:r>
        <w:t>Im Zuge der Digitalisierung</w:t>
      </w:r>
      <w:r w:rsidR="00ED774C">
        <w:t xml:space="preserve">, des technischen Fortschritts und speziell </w:t>
      </w:r>
      <w:r w:rsidR="001E2FE2">
        <w:t>den Entwicklungen</w:t>
      </w:r>
      <w:r w:rsidR="00525F50">
        <w:t xml:space="preserve"> im Bereich der Big-Data Technik, </w:t>
      </w:r>
      <w:r w:rsidR="00FD476B">
        <w:t xml:space="preserve">konnte simultan ein gesteigerter Bedarf </w:t>
      </w:r>
      <w:r w:rsidR="00BB031F">
        <w:t>des maschinellen Lernens verzeichnet werden.</w:t>
      </w:r>
      <w:r w:rsidR="005E32F7">
        <w:t xml:space="preserve"> </w:t>
      </w:r>
      <w:r w:rsidR="00AD6C27">
        <w:t>Es</w:t>
      </w:r>
      <w:r w:rsidR="009B63CE">
        <w:t xml:space="preserve"> ermöglicht die Analyse riesiger Datenmengen</w:t>
      </w:r>
      <w:r w:rsidR="007A6F48">
        <w:t xml:space="preserve"> und findet Anwendung in </w:t>
      </w:r>
      <w:r w:rsidR="00315E61">
        <w:t xml:space="preserve">diversen Bereichen. Besondere </w:t>
      </w:r>
      <w:r w:rsidR="00032CBE">
        <w:t>Gewichtung</w:t>
      </w:r>
      <w:r w:rsidR="00315E61">
        <w:t xml:space="preserve"> wird dem Sektor der </w:t>
      </w:r>
      <w:r w:rsidR="00E03E4F">
        <w:t>intelligente</w:t>
      </w:r>
      <w:r w:rsidR="00315E61">
        <w:t>n</w:t>
      </w:r>
      <w:r w:rsidR="00E03E4F">
        <w:t xml:space="preserve"> </w:t>
      </w:r>
      <w:r w:rsidR="00315E61">
        <w:t>Prozessa</w:t>
      </w:r>
      <w:r w:rsidR="00E03E4F">
        <w:t xml:space="preserve">utomatisierung </w:t>
      </w:r>
      <w:r w:rsidR="00315E61">
        <w:t xml:space="preserve">zugesprochen. </w:t>
      </w:r>
      <w:r w:rsidR="008A74B2">
        <w:t xml:space="preserve"> </w:t>
      </w:r>
      <w:r w:rsidR="00835D94">
        <w:t>Diese bevorteilt</w:t>
      </w:r>
      <w:r w:rsidR="00BA7B17">
        <w:t xml:space="preserve"> unter anderem</w:t>
      </w:r>
      <w:r w:rsidR="00E618BC">
        <w:t xml:space="preserve"> </w:t>
      </w:r>
      <w:r w:rsidR="00835D94">
        <w:t>die</w:t>
      </w:r>
      <w:r w:rsidR="00E618BC">
        <w:t xml:space="preserve"> Automobilbranche</w:t>
      </w:r>
      <w:r w:rsidR="00835D94">
        <w:t xml:space="preserve"> auf</w:t>
      </w:r>
      <w:r w:rsidR="00E618BC">
        <w:t xml:space="preserve"> </w:t>
      </w:r>
      <w:r w:rsidR="00345F87">
        <w:t>multilateral</w:t>
      </w:r>
      <w:r w:rsidR="00835D94">
        <w:t>en Dime</w:t>
      </w:r>
      <w:r w:rsidR="00906599">
        <w:t>nsionen</w:t>
      </w:r>
      <w:r w:rsidR="00345F87">
        <w:t xml:space="preserve">. </w:t>
      </w:r>
      <w:r w:rsidR="006B24EC">
        <w:t>Folglich ka</w:t>
      </w:r>
      <w:r w:rsidR="00C23390">
        <w:t xml:space="preserve">nn dessen ein hoher Bedeutungsgrad </w:t>
      </w:r>
      <w:r w:rsidR="00A236AA">
        <w:t xml:space="preserve">heute und in Zukunft zugesprochen werden. </w:t>
      </w:r>
      <w:r w:rsidR="002337B8">
        <w:t xml:space="preserve">Simultan </w:t>
      </w:r>
      <w:r w:rsidR="00F36799">
        <w:t xml:space="preserve">wir die </w:t>
      </w:r>
      <w:r w:rsidR="00E96A04">
        <w:t>Wichtigkeit</w:t>
      </w:r>
      <w:r w:rsidR="00F36799">
        <w:t xml:space="preserve"> der Visual</w:t>
      </w:r>
      <w:r w:rsidR="00A41B65">
        <w:t>isierungen deutlich. D</w:t>
      </w:r>
      <w:r w:rsidR="00BE0678">
        <w:t xml:space="preserve">ieses Projekt dient als Beispiel dessen. </w:t>
      </w:r>
    </w:p>
    <w:p w14:paraId="26739A6C" w14:textId="2772E95D" w:rsidR="00743CEC" w:rsidRDefault="00743CEC" w:rsidP="00743CEC"/>
    <w:p w14:paraId="42393058" w14:textId="27006ECC" w:rsidR="00552790" w:rsidRDefault="00552790">
      <w:r>
        <w:br w:type="page"/>
      </w:r>
    </w:p>
    <w:p w14:paraId="517DE58C" w14:textId="50259263" w:rsidR="00C01E8B" w:rsidRDefault="00C01E8B" w:rsidP="00262255">
      <w:pPr>
        <w:pStyle w:val="berschrift1"/>
        <w:numPr>
          <w:ilvl w:val="0"/>
          <w:numId w:val="0"/>
        </w:numPr>
        <w:jc w:val="both"/>
      </w:pPr>
      <w:bookmarkStart w:id="44" w:name="_Toc90412131"/>
      <w:r>
        <w:t>Anhang</w:t>
      </w:r>
      <w:bookmarkEnd w:id="44"/>
    </w:p>
    <w:p w14:paraId="52349F1B" w14:textId="347406D8" w:rsidR="009B7DCF" w:rsidRDefault="009B7DCF" w:rsidP="00262255">
      <w:pPr>
        <w:pStyle w:val="berschrift2"/>
        <w:numPr>
          <w:ilvl w:val="0"/>
          <w:numId w:val="0"/>
        </w:numPr>
        <w:jc w:val="both"/>
      </w:pPr>
      <w:bookmarkStart w:id="45" w:name="_Toc90412132"/>
      <w:r>
        <w:t>Git Historie</w:t>
      </w:r>
      <w:bookmarkEnd w:id="45"/>
    </w:p>
    <w:p w14:paraId="65F16095" w14:textId="0A549B8A" w:rsidR="002B5C9F" w:rsidRPr="003379E4" w:rsidRDefault="002B5C9F" w:rsidP="00262255">
      <w:pPr>
        <w:pStyle w:val="CitaviBibliographyEntry"/>
        <w:jc w:val="both"/>
      </w:pPr>
    </w:p>
    <w:p w14:paraId="5AFC5167" w14:textId="77777777" w:rsidR="002B5C9F" w:rsidRPr="003379E4" w:rsidRDefault="002B5C9F" w:rsidP="00262255">
      <w:pPr>
        <w:jc w:val="both"/>
      </w:pPr>
    </w:p>
    <w:sdt>
      <w:sdtPr>
        <w:rPr>
          <w:rFonts w:asciiTheme="minorHAnsi" w:hAnsiTheme="minorHAnsi" w:cstheme="minorHAnsi"/>
          <w:b w:val="0"/>
          <w:bCs w:val="0"/>
          <w:sz w:val="22"/>
          <w:szCs w:val="22"/>
          <w:lang w:val="en-US"/>
        </w:rPr>
        <w:tag w:val="CitaviBibliography"/>
        <w:id w:val="7421230"/>
        <w:placeholder>
          <w:docPart w:val="DefaultPlaceholder_-1854013440"/>
        </w:placeholder>
      </w:sdtPr>
      <w:sdtEndPr/>
      <w:sdtContent>
        <w:p w14:paraId="61365F9A" w14:textId="77777777" w:rsidR="000A719D" w:rsidRDefault="007469B8" w:rsidP="000A719D">
          <w:pPr>
            <w:pStyle w:val="CitaviBibliographyHeading"/>
            <w:rPr>
              <w:lang w:val="en-US"/>
            </w:rPr>
          </w:pPr>
          <w:r>
            <w:rPr>
              <w:lang w:val="en-US"/>
            </w:rPr>
            <w:fldChar w:fldCharType="begin"/>
          </w:r>
          <w:r w:rsidRPr="00A95F24">
            <w:instrText>ADDIN CitaviBibliography</w:instrText>
          </w:r>
          <w:r>
            <w:rPr>
              <w:lang w:val="en-US"/>
            </w:rPr>
            <w:fldChar w:fldCharType="separate"/>
          </w:r>
          <w:bookmarkStart w:id="46" w:name="_Toc90412133"/>
          <w:r w:rsidR="000A719D">
            <w:rPr>
              <w:lang w:val="en-US"/>
            </w:rPr>
            <w:t>Literatur</w:t>
          </w:r>
          <w:bookmarkEnd w:id="46"/>
        </w:p>
        <w:p w14:paraId="4B75B024" w14:textId="77777777" w:rsidR="000A719D" w:rsidRPr="000A719D" w:rsidRDefault="000A719D" w:rsidP="000A719D">
          <w:pPr>
            <w:pStyle w:val="CitaviBibliographyEntry"/>
          </w:pPr>
          <w:r>
            <w:rPr>
              <w:lang w:val="en-US"/>
            </w:rPr>
            <w:t>1.</w:t>
          </w:r>
          <w:r>
            <w:rPr>
              <w:lang w:val="en-US"/>
            </w:rPr>
            <w:tab/>
          </w:r>
          <w:bookmarkStart w:id="47" w:name="_CTVL00177ac3a807c204a70b34976c3c80470a3"/>
          <w:r>
            <w:rPr>
              <w:lang w:val="en-US"/>
            </w:rPr>
            <w:t xml:space="preserve">(2020) Eccentric Engine. https://eccentricengine.com/. </w:t>
          </w:r>
          <w:r w:rsidRPr="000A719D">
            <w:t>Zugegriffen: 14. Dezember 2021</w:t>
          </w:r>
        </w:p>
        <w:bookmarkEnd w:id="47"/>
        <w:p w14:paraId="44B21916" w14:textId="77777777" w:rsidR="000A719D" w:rsidRPr="000A719D" w:rsidRDefault="000A719D" w:rsidP="000A719D">
          <w:pPr>
            <w:pStyle w:val="CitaviBibliographyEntry"/>
          </w:pPr>
          <w:r w:rsidRPr="000A719D">
            <w:t>2.</w:t>
          </w:r>
          <w:r w:rsidRPr="000A719D">
            <w:tab/>
          </w:r>
          <w:bookmarkStart w:id="48" w:name="_CTVL001670bf26d23a74ae9856f85318d0d8ba1"/>
          <w:r w:rsidRPr="000A719D">
            <w:t>(2020) Kurz gefasst: Künstliche neuronale Netze in 3 Minuten. https://blog.fintechcube.com/kuenstliche-neuronale-netze-in-3-minuten/. Zugegriffen: 29. November 2021</w:t>
          </w:r>
        </w:p>
        <w:bookmarkEnd w:id="48"/>
        <w:p w14:paraId="01CE9BB7" w14:textId="77777777" w:rsidR="000A719D" w:rsidRPr="000A719D" w:rsidRDefault="000A719D" w:rsidP="000A719D">
          <w:pPr>
            <w:pStyle w:val="CitaviBibliographyEntry"/>
          </w:pPr>
          <w:r w:rsidRPr="000A719D">
            <w:t>3.</w:t>
          </w:r>
          <w:r w:rsidRPr="000A719D">
            <w:tab/>
          </w:r>
          <w:bookmarkStart w:id="49" w:name="_CTVL001690ad76240614ae8a466cea71768039b"/>
          <w:r w:rsidRPr="000A719D">
            <w:t>(2021) Parallele Koordinaten. https://de.wikipedia.org/wiki/Parallele_Koordinaten. Zugegriffen: 29. November 2021</w:t>
          </w:r>
        </w:p>
        <w:bookmarkEnd w:id="49"/>
        <w:p w14:paraId="4B8BC680" w14:textId="77777777" w:rsidR="000A719D" w:rsidRPr="000A719D" w:rsidRDefault="000A719D" w:rsidP="000A719D">
          <w:pPr>
            <w:pStyle w:val="CitaviBibliographyEntry"/>
          </w:pPr>
          <w:r w:rsidRPr="000A719D">
            <w:t>4.</w:t>
          </w:r>
          <w:r w:rsidRPr="000A719D">
            <w:tab/>
          </w:r>
          <w:bookmarkStart w:id="50" w:name="_CTVL0010d9f7c80acb9490aac363932375b7cbb"/>
          <w:r w:rsidRPr="000A719D">
            <w:t>(2021) The Economic Times. https://economictimes.indiatimes.com/industry/auto/auto-news/how-a-product-visualisation-platform-helping-auto-companies-to-recreate-dealership-experience-online/articleshow/85134226.cms. Zugegriffen: 12. Dezember 2021</w:t>
          </w:r>
        </w:p>
        <w:bookmarkEnd w:id="50"/>
        <w:p w14:paraId="2AE8814D" w14:textId="77777777" w:rsidR="000A719D" w:rsidRPr="000A719D" w:rsidRDefault="000A719D" w:rsidP="000A719D">
          <w:pPr>
            <w:pStyle w:val="CitaviBibliographyEntry"/>
          </w:pPr>
          <w:r w:rsidRPr="000A719D">
            <w:t>5.</w:t>
          </w:r>
          <w:r w:rsidRPr="000A719D">
            <w:tab/>
          </w:r>
          <w:bookmarkStart w:id="51" w:name="_CTVL0018c914dba131c471ca162a1130815e8de"/>
          <w:r w:rsidRPr="000A719D">
            <w:t>Auto Scout24. https://www.autoscout24.de/auto/gebrauchtwagen/. Zugegriffen: 05. Dezember 2021</w:t>
          </w:r>
        </w:p>
        <w:bookmarkEnd w:id="51"/>
        <w:p w14:paraId="7AC4F9A3" w14:textId="77777777" w:rsidR="000A719D" w:rsidRPr="000A719D" w:rsidRDefault="000A719D" w:rsidP="000A719D">
          <w:pPr>
            <w:pStyle w:val="CitaviBibliographyEntry"/>
          </w:pPr>
          <w:r w:rsidRPr="000A719D">
            <w:t>6.</w:t>
          </w:r>
          <w:r w:rsidRPr="000A719D">
            <w:tab/>
          </w:r>
          <w:bookmarkStart w:id="52" w:name="_CTVL001a9f8d3217f7d43538f573323d8ace4c4"/>
          <w:r w:rsidRPr="000A719D">
            <w:t>Co-Learning Lounge. https://colearninglounge.com/. Zugegriffen: 01. Dezember 2021</w:t>
          </w:r>
        </w:p>
        <w:bookmarkEnd w:id="52"/>
        <w:p w14:paraId="7EAF2DD0" w14:textId="77777777" w:rsidR="000A719D" w:rsidRPr="000A719D" w:rsidRDefault="000A719D" w:rsidP="000A719D">
          <w:pPr>
            <w:pStyle w:val="CitaviBibliographyEntry"/>
          </w:pPr>
          <w:r w:rsidRPr="000A719D">
            <w:t>7.</w:t>
          </w:r>
          <w:r w:rsidRPr="000A719D">
            <w:tab/>
          </w:r>
          <w:bookmarkStart w:id="53" w:name="_CTVL001f19e4bdf39d14b1f98a68992a8b6573a"/>
          <w:r w:rsidRPr="000A719D">
            <w:t>Czaplicki E Elm Documentation. https://elm-lang.org/docs</w:t>
          </w:r>
        </w:p>
        <w:bookmarkEnd w:id="53"/>
        <w:p w14:paraId="4F3EC967" w14:textId="77777777" w:rsidR="000A719D" w:rsidRPr="000A719D" w:rsidRDefault="000A719D" w:rsidP="000A719D">
          <w:pPr>
            <w:pStyle w:val="CitaviBibliographyEntry"/>
          </w:pPr>
          <w:r>
            <w:rPr>
              <w:lang w:val="en-US"/>
            </w:rPr>
            <w:t>8.</w:t>
          </w:r>
          <w:r>
            <w:rPr>
              <w:lang w:val="en-US"/>
            </w:rPr>
            <w:tab/>
          </w:r>
          <w:bookmarkStart w:id="54" w:name="_CTVL00143ec9eae2dd24195bf635ed669642ab0"/>
          <w:r>
            <w:rPr>
              <w:lang w:val="en-US"/>
            </w:rPr>
            <w:t xml:space="preserve">dictionary.com. https://www.dictionary.com/browse/lakh. </w:t>
          </w:r>
          <w:r w:rsidRPr="000A719D">
            <w:t>Zugegriffen: 03. Dezember 2021</w:t>
          </w:r>
        </w:p>
        <w:bookmarkEnd w:id="54"/>
        <w:p w14:paraId="748D9CBB" w14:textId="77777777" w:rsidR="000A719D" w:rsidRDefault="000A719D" w:rsidP="000A719D">
          <w:pPr>
            <w:pStyle w:val="CitaviBibliographyEntry"/>
            <w:rPr>
              <w:lang w:val="en-US"/>
            </w:rPr>
          </w:pPr>
          <w:r w:rsidRPr="000A719D">
            <w:t>9.</w:t>
          </w:r>
          <w:r w:rsidRPr="000A719D">
            <w:tab/>
          </w:r>
          <w:bookmarkStart w:id="55" w:name="_CTVL0016ce34499fa144510956af9063d0f626a"/>
          <w:r w:rsidRPr="000A719D">
            <w:t xml:space="preserve">finanzen.net. https://www.finanzen.net/devisen/euro-indische_rupie-kurs. </w:t>
          </w:r>
          <w:r>
            <w:rPr>
              <w:lang w:val="en-US"/>
            </w:rPr>
            <w:t>Zugegriffen: 24. November 2021</w:t>
          </w:r>
        </w:p>
        <w:bookmarkEnd w:id="55"/>
        <w:p w14:paraId="63B45BFA" w14:textId="77777777" w:rsidR="000A719D" w:rsidRPr="000A719D" w:rsidRDefault="000A719D" w:rsidP="000A719D">
          <w:pPr>
            <w:pStyle w:val="CitaviBibliographyEntry"/>
          </w:pPr>
          <w:r>
            <w:rPr>
              <w:lang w:val="en-US"/>
            </w:rPr>
            <w:t>10.</w:t>
          </w:r>
          <w:r>
            <w:rPr>
              <w:lang w:val="en-US"/>
            </w:rPr>
            <w:tab/>
          </w:r>
          <w:bookmarkStart w:id="56" w:name="_CTVL001989d9c6d1bdc45a0a9d51ca8d150bf68"/>
          <w:r>
            <w:rPr>
              <w:lang w:val="en-US"/>
            </w:rPr>
            <w:t xml:space="preserve">Goodfellow I, Bengio Y, Courville A (Hrsg) (2018) Deep Learning. </w:t>
          </w:r>
          <w:r w:rsidRPr="000A719D">
            <w:t>Das umfassende Handbuch. Grundlagen, aktuelle Verfahren und Algorithmen, neue Forschungsansätze. MITP-Verlag</w:t>
          </w:r>
        </w:p>
        <w:bookmarkEnd w:id="56"/>
        <w:p w14:paraId="43E24BE4" w14:textId="77777777" w:rsidR="000A719D" w:rsidRDefault="000A719D" w:rsidP="000A719D">
          <w:pPr>
            <w:pStyle w:val="CitaviBibliographyEntry"/>
            <w:rPr>
              <w:lang w:val="en-US"/>
            </w:rPr>
          </w:pPr>
          <w:r w:rsidRPr="000A719D">
            <w:t>11.</w:t>
          </w:r>
          <w:r w:rsidRPr="000A719D">
            <w:tab/>
          </w:r>
          <w:bookmarkStart w:id="57" w:name="_CTVL001f1b147e0a0234b81af7b050127f123f7"/>
          <w:r w:rsidRPr="000A719D">
            <w:t xml:space="preserve">Gumm,H.,Peter. Bäume. Bäume, Binärbäume, Traversierungen, abstrakte Klassen, Binäre Suchbäume, Balancierte Bäume, AVL-Bäume, Heaps, Heapsort, Priority queues. https://www.mathematik.uni-marburg.de/~gumm/Lehre/SS07/PraktischeInformatikII/Folien/08%20Baeume.pdf. Zugegriffen: 20. </w:t>
          </w:r>
          <w:r>
            <w:rPr>
              <w:lang w:val="en-US"/>
            </w:rPr>
            <w:t>November 2021</w:t>
          </w:r>
        </w:p>
        <w:bookmarkEnd w:id="57"/>
        <w:p w14:paraId="19F00B35" w14:textId="77777777" w:rsidR="000A719D" w:rsidRPr="00E71C93" w:rsidRDefault="000A719D" w:rsidP="000A719D">
          <w:pPr>
            <w:pStyle w:val="CitaviBibliographyEntry"/>
          </w:pPr>
          <w:r>
            <w:rPr>
              <w:lang w:val="en-US"/>
            </w:rPr>
            <w:t>12.</w:t>
          </w:r>
          <w:r>
            <w:rPr>
              <w:lang w:val="en-US"/>
            </w:rPr>
            <w:tab/>
          </w:r>
          <w:bookmarkStart w:id="58" w:name="_CTVL001e13cb20961034238a8506884fb204821"/>
          <w:r>
            <w:rPr>
              <w:lang w:val="en-US"/>
            </w:rPr>
            <w:t xml:space="preserve">Kasliwal A Used Cars price Prediction. Predict the price of an unknown car. Build your own Algo for cars 24!! https://www.kaggle.com/colearninglounge/used-cars-price-prediction. </w:t>
          </w:r>
          <w:r w:rsidRPr="00E71C93">
            <w:t>Zugegriffen: 29. November 2021</w:t>
          </w:r>
        </w:p>
        <w:bookmarkEnd w:id="58"/>
        <w:p w14:paraId="0D5AC042" w14:textId="77777777" w:rsidR="000A719D" w:rsidRDefault="000A719D" w:rsidP="000A719D">
          <w:pPr>
            <w:pStyle w:val="CitaviBibliographyEntry"/>
            <w:rPr>
              <w:lang w:val="en-US"/>
            </w:rPr>
          </w:pPr>
          <w:r w:rsidRPr="00E71C93">
            <w:t>13.</w:t>
          </w:r>
          <w:r w:rsidRPr="00E71C93">
            <w:tab/>
          </w:r>
          <w:bookmarkStart w:id="59" w:name="_CTVL0012aeed62c9a114f739fc0983169d1f283"/>
          <w:r w:rsidRPr="00E71C93">
            <w:t xml:space="preserve">Lindner M-L (2021) Elm-Projekt-Used-Cars---main. https://github.com/milu1992/Elm-Projekt-Used-Cars---main. Zugegriffen: 19. </w:t>
          </w:r>
          <w:r>
            <w:rPr>
              <w:lang w:val="en-US"/>
            </w:rPr>
            <w:t>Dezember 2021</w:t>
          </w:r>
        </w:p>
        <w:bookmarkEnd w:id="59"/>
        <w:p w14:paraId="6AFA179A" w14:textId="77777777" w:rsidR="000A719D" w:rsidRDefault="000A719D" w:rsidP="000A719D">
          <w:pPr>
            <w:pStyle w:val="CitaviBibliographyEntry"/>
            <w:rPr>
              <w:lang w:val="en-US"/>
            </w:rPr>
          </w:pPr>
          <w:r>
            <w:rPr>
              <w:lang w:val="en-US"/>
            </w:rPr>
            <w:t>14.</w:t>
          </w:r>
          <w:r>
            <w:rPr>
              <w:lang w:val="en-US"/>
            </w:rPr>
            <w:tab/>
          </w:r>
          <w:bookmarkStart w:id="60" w:name="_CTVL00104adfbbda8b5424c8487059b12f8d735"/>
          <w:r>
            <w:rPr>
              <w:lang w:val="en-US"/>
            </w:rPr>
            <w:t>Lovelace A (1842) Notes upon L. F. Menabrea’s “Sketch of the Analytical Engineinvented by Charles Babbage”</w:t>
          </w:r>
        </w:p>
        <w:bookmarkEnd w:id="60"/>
        <w:p w14:paraId="44EA8FDC" w14:textId="77777777" w:rsidR="000A719D" w:rsidRPr="000A719D" w:rsidRDefault="000A719D" w:rsidP="000A719D">
          <w:pPr>
            <w:pStyle w:val="CitaviBibliographyEntry"/>
          </w:pPr>
          <w:r w:rsidRPr="000A719D">
            <w:t>15.</w:t>
          </w:r>
          <w:r w:rsidRPr="000A719D">
            <w:tab/>
          </w:r>
          <w:bookmarkStart w:id="61" w:name="_CTVL001afc427b2a5fc4b64ae8d467b1418b15a"/>
          <w:r w:rsidRPr="000A719D">
            <w:t>martin-Luther Universität Halle-Wittenberg Alexander Hinnebrug. https://users.informatik.uni-halle.de/~hinnebur/</w:t>
          </w:r>
        </w:p>
        <w:bookmarkEnd w:id="61"/>
        <w:p w14:paraId="0DADEA2F" w14:textId="77777777" w:rsidR="000A719D" w:rsidRDefault="000A719D" w:rsidP="000A719D">
          <w:pPr>
            <w:pStyle w:val="CitaviBibliographyEntry"/>
            <w:rPr>
              <w:lang w:val="en-US"/>
            </w:rPr>
          </w:pPr>
          <w:r w:rsidRPr="000A719D">
            <w:t>16.</w:t>
          </w:r>
          <w:r w:rsidRPr="000A719D">
            <w:tab/>
          </w:r>
          <w:bookmarkStart w:id="62" w:name="_CTVL0017b9b5ddd3f014e31a72f7bbfc072e0ff"/>
          <w:r w:rsidRPr="000A719D">
            <w:t xml:space="preserve">mobile.de. https://www.mobile.de/. Zugegriffen: 05. </w:t>
          </w:r>
          <w:r>
            <w:rPr>
              <w:lang w:val="en-US"/>
            </w:rPr>
            <w:t>Dezember 2021</w:t>
          </w:r>
        </w:p>
        <w:bookmarkEnd w:id="62"/>
        <w:p w14:paraId="71F4BB24" w14:textId="77777777" w:rsidR="000A719D" w:rsidRDefault="000A719D" w:rsidP="000A719D">
          <w:pPr>
            <w:pStyle w:val="CitaviBibliographyEntry"/>
            <w:rPr>
              <w:lang w:val="en-US"/>
            </w:rPr>
          </w:pPr>
          <w:r>
            <w:rPr>
              <w:lang w:val="en-US"/>
            </w:rPr>
            <w:t>17.</w:t>
          </w:r>
          <w:r>
            <w:rPr>
              <w:lang w:val="en-US"/>
            </w:rPr>
            <w:tab/>
          </w:r>
          <w:bookmarkStart w:id="63" w:name="_CTVL00127820124ec0648c0ab158aeafede1a79"/>
          <w:r>
            <w:rPr>
              <w:lang w:val="en-US"/>
            </w:rPr>
            <w:t>Nantasenamat C (2020) The Data Science Process. A Visual Guide to Standard Procedures in Data Science. https://towardsdatascience.com/the-data-science-process-a19eb7ebc41b. Zugegriffen: 30. November 2021</w:t>
          </w:r>
        </w:p>
        <w:bookmarkEnd w:id="63"/>
        <w:p w14:paraId="782652E2" w14:textId="77777777" w:rsidR="000A719D" w:rsidRDefault="000A719D" w:rsidP="000A719D">
          <w:pPr>
            <w:pStyle w:val="CitaviBibliographyEntry"/>
            <w:rPr>
              <w:lang w:val="en-US"/>
            </w:rPr>
          </w:pPr>
          <w:r>
            <w:rPr>
              <w:lang w:val="en-US"/>
            </w:rPr>
            <w:t>18.</w:t>
          </w:r>
          <w:r>
            <w:rPr>
              <w:lang w:val="en-US"/>
            </w:rPr>
            <w:tab/>
          </w:r>
          <w:bookmarkStart w:id="64" w:name="_CTVL00137e8796464e846e5982baed6d50697a7"/>
          <w:r>
            <w:rPr>
              <w:lang w:val="en-US"/>
            </w:rPr>
            <w:t>Rajagopal Paratala Kumar Sharan. (2020) Data Visualization for Vehicle Selection Process. International Journal of Engineering Research &amp; Technology (IJERT) Vol. 9:1011–1014</w:t>
          </w:r>
        </w:p>
        <w:bookmarkEnd w:id="64"/>
        <w:p w14:paraId="1F773295" w14:textId="77777777" w:rsidR="000A719D" w:rsidRPr="000A719D" w:rsidRDefault="000A719D" w:rsidP="000A719D">
          <w:pPr>
            <w:pStyle w:val="CitaviBibliographyEntry"/>
          </w:pPr>
          <w:r>
            <w:rPr>
              <w:lang w:val="en-US"/>
            </w:rPr>
            <w:t>19.</w:t>
          </w:r>
          <w:r>
            <w:rPr>
              <w:lang w:val="en-US"/>
            </w:rPr>
            <w:tab/>
          </w:r>
          <w:bookmarkStart w:id="65" w:name="_CTVL0011f6c6b62baa744c396f112d2d62bf4d5"/>
          <w:r>
            <w:rPr>
              <w:lang w:val="en-US"/>
            </w:rPr>
            <w:t xml:space="preserve">Reese A (2018) Used car data analysis and Visualization. https://www.kaggle.com/akashujjwal/used-car-data-analysis-and-visualization. </w:t>
          </w:r>
          <w:r w:rsidRPr="000A719D">
            <w:t>Zugegriffen: 14. Dezember 2021</w:t>
          </w:r>
        </w:p>
        <w:bookmarkEnd w:id="65"/>
        <w:p w14:paraId="2CF59175" w14:textId="77777777" w:rsidR="000A719D" w:rsidRPr="000A719D" w:rsidRDefault="000A719D" w:rsidP="000A719D">
          <w:pPr>
            <w:pStyle w:val="CitaviBibliographyEntry"/>
          </w:pPr>
          <w:r w:rsidRPr="000A719D">
            <w:t>20.</w:t>
          </w:r>
          <w:r w:rsidRPr="000A719D">
            <w:tab/>
          </w:r>
          <w:bookmarkStart w:id="66" w:name="_CTVL001b6d119c62c7b4f1f8bd7fa549c02e888"/>
          <w:r w:rsidRPr="000A719D">
            <w:t>Traeger M, Eberhart A, Geldner G, Morin AM, Putzke C, Wulf H, Eberahrdt,L.,H.,J. (2003) Künstliche neuronale Netze. Theorie und Anwendungen in der Anästhesie, Intensiv- und Notfallmedizin. Der Angesthesist:1055–1061</w:t>
          </w:r>
        </w:p>
        <w:bookmarkEnd w:id="66"/>
        <w:p w14:paraId="181D835D" w14:textId="77777777" w:rsidR="000A719D" w:rsidRDefault="000A719D" w:rsidP="000A719D">
          <w:pPr>
            <w:pStyle w:val="CitaviBibliographyEntry"/>
            <w:rPr>
              <w:lang w:val="en-US"/>
            </w:rPr>
          </w:pPr>
          <w:r>
            <w:rPr>
              <w:lang w:val="en-US"/>
            </w:rPr>
            <w:t>21.</w:t>
          </w:r>
          <w:r>
            <w:rPr>
              <w:lang w:val="en-US"/>
            </w:rPr>
            <w:tab/>
          </w:r>
          <w:bookmarkStart w:id="67" w:name="_CTVL0010aa7477df0a642bca67963e3f397eceb"/>
          <w:r>
            <w:rPr>
              <w:lang w:val="en-US"/>
            </w:rPr>
            <w:t>Wains AI (2020) Exploring and Analyzing Used Car Data Set. https://medium.com/swlh/exploring-and-analyzing-used-car-data-set-2e2bf1f24d52. Zugegriffen: 14. Dezember 2021</w:t>
          </w:r>
        </w:p>
        <w:bookmarkEnd w:id="67"/>
        <w:p w14:paraId="4A1EA083" w14:textId="24F8FBCC" w:rsidR="007469B8" w:rsidRPr="00B73440" w:rsidRDefault="000A719D" w:rsidP="000A719D">
          <w:pPr>
            <w:pStyle w:val="CitaviBibliographyEntry"/>
          </w:pPr>
          <w:r>
            <w:rPr>
              <w:lang w:val="en-US"/>
            </w:rPr>
            <w:t>22.</w:t>
          </w:r>
          <w:r>
            <w:rPr>
              <w:lang w:val="en-US"/>
            </w:rPr>
            <w:tab/>
          </w:r>
          <w:bookmarkStart w:id="68" w:name="_CTVL0015be256b8c9014b149bfad1b9a90e5f76"/>
          <w:r>
            <w:rPr>
              <w:lang w:val="en-US"/>
            </w:rPr>
            <w:t xml:space="preserve">Yi M A Complete Guide to Scatter Plots. </w:t>
          </w:r>
          <w:r w:rsidRPr="000A719D">
            <w:t xml:space="preserve">Chartio. https://chartio.com/learn/charts/what-is-a-scatter-plot/. Zugegriffen: 27. </w:t>
          </w:r>
          <w:r>
            <w:rPr>
              <w:lang w:val="en-US"/>
            </w:rPr>
            <w:t>November 202</w:t>
          </w:r>
          <w:bookmarkEnd w:id="68"/>
          <w:r>
            <w:rPr>
              <w:lang w:val="en-US"/>
            </w:rPr>
            <w:t>1</w:t>
          </w:r>
          <w:r w:rsidR="007469B8">
            <w:rPr>
              <w:lang w:val="en-US"/>
            </w:rPr>
            <w:fldChar w:fldCharType="end"/>
          </w:r>
        </w:p>
      </w:sdtContent>
    </w:sdt>
    <w:p w14:paraId="1C578F6C" w14:textId="77777777" w:rsidR="007469B8" w:rsidRPr="00B73440" w:rsidRDefault="007469B8" w:rsidP="00262255">
      <w:pPr>
        <w:jc w:val="both"/>
      </w:pPr>
    </w:p>
    <w:sectPr w:rsidR="007469B8" w:rsidRPr="00B73440" w:rsidSect="00552790">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6B139" w14:textId="77777777" w:rsidR="00521D3F" w:rsidRDefault="00521D3F" w:rsidP="00537FBC">
      <w:r>
        <w:separator/>
      </w:r>
    </w:p>
    <w:p w14:paraId="2DA9CDA5" w14:textId="77777777" w:rsidR="00521D3F" w:rsidRDefault="00521D3F" w:rsidP="00537FBC"/>
  </w:endnote>
  <w:endnote w:type="continuationSeparator" w:id="0">
    <w:p w14:paraId="34C42C89" w14:textId="77777777" w:rsidR="00521D3F" w:rsidRDefault="00521D3F" w:rsidP="00537FBC">
      <w:r>
        <w:continuationSeparator/>
      </w:r>
    </w:p>
    <w:p w14:paraId="64ED6327" w14:textId="77777777" w:rsidR="00521D3F" w:rsidRDefault="00521D3F" w:rsidP="00537FBC"/>
  </w:endnote>
  <w:endnote w:type="continuationNotice" w:id="1">
    <w:p w14:paraId="160DD445" w14:textId="77777777" w:rsidR="00521D3F" w:rsidRDefault="00521D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14CD4" w14:textId="77777777" w:rsidR="00B72CA3" w:rsidRDefault="00B72CA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5BED" w14:textId="77777777" w:rsidR="00B72CA3" w:rsidRDefault="00B72CA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68BDB" w14:textId="77777777" w:rsidR="00521D3F" w:rsidRDefault="00521D3F" w:rsidP="00537FBC">
      <w:r>
        <w:separator/>
      </w:r>
    </w:p>
    <w:p w14:paraId="76403782" w14:textId="77777777" w:rsidR="00521D3F" w:rsidRDefault="00521D3F" w:rsidP="00537FBC"/>
  </w:footnote>
  <w:footnote w:type="continuationSeparator" w:id="0">
    <w:p w14:paraId="0FBF87E7" w14:textId="77777777" w:rsidR="00521D3F" w:rsidRDefault="00521D3F" w:rsidP="00537FBC">
      <w:r>
        <w:continuationSeparator/>
      </w:r>
    </w:p>
    <w:p w14:paraId="41CD72F3" w14:textId="77777777" w:rsidR="00521D3F" w:rsidRDefault="00521D3F" w:rsidP="00537FBC"/>
  </w:footnote>
  <w:footnote w:type="continuationNotice" w:id="1">
    <w:p w14:paraId="2E6E2A44" w14:textId="77777777" w:rsidR="00521D3F" w:rsidRDefault="00521D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4BAE2" w14:textId="77777777" w:rsidR="00B72CA3" w:rsidRDefault="00B72CA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8E16" w14:textId="77777777" w:rsidR="00B72CA3" w:rsidRDefault="00B72CA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789B9" w14:textId="77777777" w:rsidR="00B72CA3" w:rsidRDefault="00B72CA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savePreviewPicture/>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1CB"/>
    <w:rsid w:val="00002231"/>
    <w:rsid w:val="00002AC9"/>
    <w:rsid w:val="00002CEC"/>
    <w:rsid w:val="000039D2"/>
    <w:rsid w:val="00003E19"/>
    <w:rsid w:val="00004058"/>
    <w:rsid w:val="000052C4"/>
    <w:rsid w:val="000053D6"/>
    <w:rsid w:val="0000558F"/>
    <w:rsid w:val="00005A90"/>
    <w:rsid w:val="000060B0"/>
    <w:rsid w:val="00007095"/>
    <w:rsid w:val="00007900"/>
    <w:rsid w:val="00007C79"/>
    <w:rsid w:val="00010C5A"/>
    <w:rsid w:val="00011034"/>
    <w:rsid w:val="0001178F"/>
    <w:rsid w:val="00012513"/>
    <w:rsid w:val="000128E8"/>
    <w:rsid w:val="00012E73"/>
    <w:rsid w:val="0001364B"/>
    <w:rsid w:val="00013A2D"/>
    <w:rsid w:val="000149CA"/>
    <w:rsid w:val="00014BC0"/>
    <w:rsid w:val="00014E01"/>
    <w:rsid w:val="00014FD2"/>
    <w:rsid w:val="00015214"/>
    <w:rsid w:val="00015A2A"/>
    <w:rsid w:val="00015C7B"/>
    <w:rsid w:val="00015DF2"/>
    <w:rsid w:val="00016142"/>
    <w:rsid w:val="00016DED"/>
    <w:rsid w:val="00020345"/>
    <w:rsid w:val="000205E3"/>
    <w:rsid w:val="00020BAD"/>
    <w:rsid w:val="000215B3"/>
    <w:rsid w:val="00021CFE"/>
    <w:rsid w:val="00022092"/>
    <w:rsid w:val="000221AB"/>
    <w:rsid w:val="00022B30"/>
    <w:rsid w:val="00023C14"/>
    <w:rsid w:val="000240D7"/>
    <w:rsid w:val="00024B63"/>
    <w:rsid w:val="0002510A"/>
    <w:rsid w:val="00025274"/>
    <w:rsid w:val="00025612"/>
    <w:rsid w:val="000257EA"/>
    <w:rsid w:val="0002615A"/>
    <w:rsid w:val="0002644A"/>
    <w:rsid w:val="00026839"/>
    <w:rsid w:val="00026B0A"/>
    <w:rsid w:val="00026B12"/>
    <w:rsid w:val="00026E8F"/>
    <w:rsid w:val="00027D1A"/>
    <w:rsid w:val="00027FA4"/>
    <w:rsid w:val="00027FCE"/>
    <w:rsid w:val="00030750"/>
    <w:rsid w:val="00030B94"/>
    <w:rsid w:val="00030DBD"/>
    <w:rsid w:val="00030F52"/>
    <w:rsid w:val="000312E0"/>
    <w:rsid w:val="00031442"/>
    <w:rsid w:val="00031772"/>
    <w:rsid w:val="000319D1"/>
    <w:rsid w:val="00031E69"/>
    <w:rsid w:val="00032AEB"/>
    <w:rsid w:val="00032CBE"/>
    <w:rsid w:val="00032E6B"/>
    <w:rsid w:val="00032F2E"/>
    <w:rsid w:val="00033573"/>
    <w:rsid w:val="00033774"/>
    <w:rsid w:val="00034126"/>
    <w:rsid w:val="000349A8"/>
    <w:rsid w:val="00034BA2"/>
    <w:rsid w:val="00035FD4"/>
    <w:rsid w:val="0003611B"/>
    <w:rsid w:val="0003655B"/>
    <w:rsid w:val="000372B7"/>
    <w:rsid w:val="00037B83"/>
    <w:rsid w:val="000405E2"/>
    <w:rsid w:val="00040DE6"/>
    <w:rsid w:val="000419D0"/>
    <w:rsid w:val="00042B4C"/>
    <w:rsid w:val="00043CE8"/>
    <w:rsid w:val="0004411B"/>
    <w:rsid w:val="00044E16"/>
    <w:rsid w:val="000450C7"/>
    <w:rsid w:val="00045516"/>
    <w:rsid w:val="000456F2"/>
    <w:rsid w:val="000457B2"/>
    <w:rsid w:val="000457EC"/>
    <w:rsid w:val="000458D0"/>
    <w:rsid w:val="00045B7D"/>
    <w:rsid w:val="00046020"/>
    <w:rsid w:val="000461EE"/>
    <w:rsid w:val="0004649A"/>
    <w:rsid w:val="000468AF"/>
    <w:rsid w:val="00046900"/>
    <w:rsid w:val="00046938"/>
    <w:rsid w:val="00046BC3"/>
    <w:rsid w:val="000470E7"/>
    <w:rsid w:val="00047579"/>
    <w:rsid w:val="00047DA4"/>
    <w:rsid w:val="00050295"/>
    <w:rsid w:val="00050A0E"/>
    <w:rsid w:val="00050B20"/>
    <w:rsid w:val="00050FFF"/>
    <w:rsid w:val="000519E8"/>
    <w:rsid w:val="00051A7C"/>
    <w:rsid w:val="00052B58"/>
    <w:rsid w:val="00053E5F"/>
    <w:rsid w:val="000543D7"/>
    <w:rsid w:val="0005447B"/>
    <w:rsid w:val="00054677"/>
    <w:rsid w:val="00054A6C"/>
    <w:rsid w:val="000552C9"/>
    <w:rsid w:val="00055390"/>
    <w:rsid w:val="000555B2"/>
    <w:rsid w:val="00055E97"/>
    <w:rsid w:val="00056DAA"/>
    <w:rsid w:val="00057569"/>
    <w:rsid w:val="00057725"/>
    <w:rsid w:val="00057D06"/>
    <w:rsid w:val="0006098F"/>
    <w:rsid w:val="0006184F"/>
    <w:rsid w:val="00061EC1"/>
    <w:rsid w:val="0006295A"/>
    <w:rsid w:val="000629B1"/>
    <w:rsid w:val="000629F0"/>
    <w:rsid w:val="00062D8C"/>
    <w:rsid w:val="00063DB8"/>
    <w:rsid w:val="000647C8"/>
    <w:rsid w:val="00064D0E"/>
    <w:rsid w:val="00066F5B"/>
    <w:rsid w:val="00067412"/>
    <w:rsid w:val="00067431"/>
    <w:rsid w:val="000706D8"/>
    <w:rsid w:val="0007156A"/>
    <w:rsid w:val="00072255"/>
    <w:rsid w:val="00072AD7"/>
    <w:rsid w:val="00072C32"/>
    <w:rsid w:val="00072CD2"/>
    <w:rsid w:val="00072FF5"/>
    <w:rsid w:val="0007341E"/>
    <w:rsid w:val="00073456"/>
    <w:rsid w:val="00074483"/>
    <w:rsid w:val="00074687"/>
    <w:rsid w:val="00074C36"/>
    <w:rsid w:val="000751A6"/>
    <w:rsid w:val="00075D68"/>
    <w:rsid w:val="00075D88"/>
    <w:rsid w:val="000763F9"/>
    <w:rsid w:val="00076DFB"/>
    <w:rsid w:val="00076F49"/>
    <w:rsid w:val="00077200"/>
    <w:rsid w:val="000772A5"/>
    <w:rsid w:val="00080184"/>
    <w:rsid w:val="0008040D"/>
    <w:rsid w:val="000805DA"/>
    <w:rsid w:val="00081377"/>
    <w:rsid w:val="0008388B"/>
    <w:rsid w:val="000854D6"/>
    <w:rsid w:val="00085BEE"/>
    <w:rsid w:val="00085C63"/>
    <w:rsid w:val="00085E29"/>
    <w:rsid w:val="00086404"/>
    <w:rsid w:val="000873E5"/>
    <w:rsid w:val="00087655"/>
    <w:rsid w:val="00087A0E"/>
    <w:rsid w:val="00087F0E"/>
    <w:rsid w:val="00087F76"/>
    <w:rsid w:val="00090C97"/>
    <w:rsid w:val="000919F8"/>
    <w:rsid w:val="0009206C"/>
    <w:rsid w:val="00093035"/>
    <w:rsid w:val="000932A1"/>
    <w:rsid w:val="000934E6"/>
    <w:rsid w:val="00093F73"/>
    <w:rsid w:val="00094430"/>
    <w:rsid w:val="00094619"/>
    <w:rsid w:val="00094D53"/>
    <w:rsid w:val="00095609"/>
    <w:rsid w:val="0009561B"/>
    <w:rsid w:val="00095632"/>
    <w:rsid w:val="00095CE5"/>
    <w:rsid w:val="000965A7"/>
    <w:rsid w:val="00096A76"/>
    <w:rsid w:val="00097A06"/>
    <w:rsid w:val="00097A24"/>
    <w:rsid w:val="00097BB1"/>
    <w:rsid w:val="000A059A"/>
    <w:rsid w:val="000A13AD"/>
    <w:rsid w:val="000A1A37"/>
    <w:rsid w:val="000A1A77"/>
    <w:rsid w:val="000A3642"/>
    <w:rsid w:val="000A3C1D"/>
    <w:rsid w:val="000A49BA"/>
    <w:rsid w:val="000A5F82"/>
    <w:rsid w:val="000A632F"/>
    <w:rsid w:val="000A6FD0"/>
    <w:rsid w:val="000A719D"/>
    <w:rsid w:val="000A7628"/>
    <w:rsid w:val="000A7F03"/>
    <w:rsid w:val="000B09B4"/>
    <w:rsid w:val="000B0A57"/>
    <w:rsid w:val="000B0EB5"/>
    <w:rsid w:val="000B1571"/>
    <w:rsid w:val="000B2078"/>
    <w:rsid w:val="000B35D2"/>
    <w:rsid w:val="000B3C2A"/>
    <w:rsid w:val="000B3EA0"/>
    <w:rsid w:val="000B3FC9"/>
    <w:rsid w:val="000B5B18"/>
    <w:rsid w:val="000B5D1F"/>
    <w:rsid w:val="000B5D68"/>
    <w:rsid w:val="000B6144"/>
    <w:rsid w:val="000B651B"/>
    <w:rsid w:val="000B7174"/>
    <w:rsid w:val="000B77C8"/>
    <w:rsid w:val="000C10CC"/>
    <w:rsid w:val="000C14A9"/>
    <w:rsid w:val="000C191B"/>
    <w:rsid w:val="000C206A"/>
    <w:rsid w:val="000C212D"/>
    <w:rsid w:val="000C4101"/>
    <w:rsid w:val="000C4809"/>
    <w:rsid w:val="000C52C1"/>
    <w:rsid w:val="000C5355"/>
    <w:rsid w:val="000C578C"/>
    <w:rsid w:val="000C60E7"/>
    <w:rsid w:val="000C68D4"/>
    <w:rsid w:val="000C74EF"/>
    <w:rsid w:val="000C75B7"/>
    <w:rsid w:val="000C793A"/>
    <w:rsid w:val="000C7AFF"/>
    <w:rsid w:val="000D0FC9"/>
    <w:rsid w:val="000D13E3"/>
    <w:rsid w:val="000D3290"/>
    <w:rsid w:val="000D335D"/>
    <w:rsid w:val="000D3452"/>
    <w:rsid w:val="000D376E"/>
    <w:rsid w:val="000D4365"/>
    <w:rsid w:val="000D4686"/>
    <w:rsid w:val="000D46EA"/>
    <w:rsid w:val="000D506D"/>
    <w:rsid w:val="000D5A3D"/>
    <w:rsid w:val="000D6AB1"/>
    <w:rsid w:val="000D6FC3"/>
    <w:rsid w:val="000D7692"/>
    <w:rsid w:val="000E0888"/>
    <w:rsid w:val="000E0CEF"/>
    <w:rsid w:val="000E1F0D"/>
    <w:rsid w:val="000E24FF"/>
    <w:rsid w:val="000E294A"/>
    <w:rsid w:val="000E2FAA"/>
    <w:rsid w:val="000E3FB0"/>
    <w:rsid w:val="000E4787"/>
    <w:rsid w:val="000E4B46"/>
    <w:rsid w:val="000E51E1"/>
    <w:rsid w:val="000E5399"/>
    <w:rsid w:val="000E65D6"/>
    <w:rsid w:val="000E6E9A"/>
    <w:rsid w:val="000E707C"/>
    <w:rsid w:val="000E7635"/>
    <w:rsid w:val="000E7B6D"/>
    <w:rsid w:val="000E7BE8"/>
    <w:rsid w:val="000F00EB"/>
    <w:rsid w:val="000F0D8B"/>
    <w:rsid w:val="000F326A"/>
    <w:rsid w:val="000F4661"/>
    <w:rsid w:val="000F48DB"/>
    <w:rsid w:val="000F4B80"/>
    <w:rsid w:val="000F4C96"/>
    <w:rsid w:val="000F52E1"/>
    <w:rsid w:val="000F55ED"/>
    <w:rsid w:val="000F5606"/>
    <w:rsid w:val="000F5666"/>
    <w:rsid w:val="000F5689"/>
    <w:rsid w:val="000F5787"/>
    <w:rsid w:val="000F58DD"/>
    <w:rsid w:val="000F5EDD"/>
    <w:rsid w:val="000F6343"/>
    <w:rsid w:val="000F651B"/>
    <w:rsid w:val="000F6FCB"/>
    <w:rsid w:val="0010030A"/>
    <w:rsid w:val="00100BAB"/>
    <w:rsid w:val="00100C62"/>
    <w:rsid w:val="00100E56"/>
    <w:rsid w:val="00101DEF"/>
    <w:rsid w:val="0010268A"/>
    <w:rsid w:val="00102C75"/>
    <w:rsid w:val="00103F2A"/>
    <w:rsid w:val="001044A3"/>
    <w:rsid w:val="00105B11"/>
    <w:rsid w:val="001063EF"/>
    <w:rsid w:val="0010648F"/>
    <w:rsid w:val="001069F1"/>
    <w:rsid w:val="00107177"/>
    <w:rsid w:val="00107643"/>
    <w:rsid w:val="00107C60"/>
    <w:rsid w:val="00107D58"/>
    <w:rsid w:val="00110556"/>
    <w:rsid w:val="00111341"/>
    <w:rsid w:val="00111438"/>
    <w:rsid w:val="00111A45"/>
    <w:rsid w:val="00111AEE"/>
    <w:rsid w:val="001125E9"/>
    <w:rsid w:val="00112994"/>
    <w:rsid w:val="00112E42"/>
    <w:rsid w:val="00112F3B"/>
    <w:rsid w:val="0011414B"/>
    <w:rsid w:val="00114623"/>
    <w:rsid w:val="00114860"/>
    <w:rsid w:val="001150A5"/>
    <w:rsid w:val="00115D90"/>
    <w:rsid w:val="001166B2"/>
    <w:rsid w:val="00117508"/>
    <w:rsid w:val="00117892"/>
    <w:rsid w:val="001179C6"/>
    <w:rsid w:val="001209F6"/>
    <w:rsid w:val="00120B73"/>
    <w:rsid w:val="00120CE8"/>
    <w:rsid w:val="001210EC"/>
    <w:rsid w:val="001215C2"/>
    <w:rsid w:val="001216C0"/>
    <w:rsid w:val="00121B76"/>
    <w:rsid w:val="001223CC"/>
    <w:rsid w:val="0012324D"/>
    <w:rsid w:val="001234F6"/>
    <w:rsid w:val="00123ACC"/>
    <w:rsid w:val="00124290"/>
    <w:rsid w:val="00124777"/>
    <w:rsid w:val="00124CDA"/>
    <w:rsid w:val="00125056"/>
    <w:rsid w:val="00126439"/>
    <w:rsid w:val="00127483"/>
    <w:rsid w:val="001300FB"/>
    <w:rsid w:val="00130C60"/>
    <w:rsid w:val="00131197"/>
    <w:rsid w:val="0013174C"/>
    <w:rsid w:val="001318E8"/>
    <w:rsid w:val="00131F5F"/>
    <w:rsid w:val="001333A7"/>
    <w:rsid w:val="00133A30"/>
    <w:rsid w:val="00133A96"/>
    <w:rsid w:val="00133EE8"/>
    <w:rsid w:val="0013571D"/>
    <w:rsid w:val="00135A0C"/>
    <w:rsid w:val="00136098"/>
    <w:rsid w:val="00136832"/>
    <w:rsid w:val="001371D8"/>
    <w:rsid w:val="00137500"/>
    <w:rsid w:val="00137A65"/>
    <w:rsid w:val="0014055E"/>
    <w:rsid w:val="00140A8A"/>
    <w:rsid w:val="00140E9A"/>
    <w:rsid w:val="001412ED"/>
    <w:rsid w:val="00142095"/>
    <w:rsid w:val="0014273F"/>
    <w:rsid w:val="00142855"/>
    <w:rsid w:val="00142E46"/>
    <w:rsid w:val="001435ED"/>
    <w:rsid w:val="00143E3E"/>
    <w:rsid w:val="0014447E"/>
    <w:rsid w:val="001446C3"/>
    <w:rsid w:val="00144A06"/>
    <w:rsid w:val="00144A3B"/>
    <w:rsid w:val="00144E05"/>
    <w:rsid w:val="001453E2"/>
    <w:rsid w:val="00145812"/>
    <w:rsid w:val="001465B0"/>
    <w:rsid w:val="001466B3"/>
    <w:rsid w:val="001471BA"/>
    <w:rsid w:val="00147A05"/>
    <w:rsid w:val="00147E18"/>
    <w:rsid w:val="00147F02"/>
    <w:rsid w:val="00150296"/>
    <w:rsid w:val="0015140C"/>
    <w:rsid w:val="001529B2"/>
    <w:rsid w:val="00153096"/>
    <w:rsid w:val="00153762"/>
    <w:rsid w:val="0015401E"/>
    <w:rsid w:val="00154094"/>
    <w:rsid w:val="00154714"/>
    <w:rsid w:val="001548A0"/>
    <w:rsid w:val="00154D47"/>
    <w:rsid w:val="00155B60"/>
    <w:rsid w:val="001568FD"/>
    <w:rsid w:val="00156D1C"/>
    <w:rsid w:val="00157B6B"/>
    <w:rsid w:val="00157CE1"/>
    <w:rsid w:val="00157FE2"/>
    <w:rsid w:val="00160C8D"/>
    <w:rsid w:val="00161AC4"/>
    <w:rsid w:val="001620A1"/>
    <w:rsid w:val="00162113"/>
    <w:rsid w:val="00162310"/>
    <w:rsid w:val="0016244D"/>
    <w:rsid w:val="00162E32"/>
    <w:rsid w:val="00163297"/>
    <w:rsid w:val="001637FB"/>
    <w:rsid w:val="00163FC9"/>
    <w:rsid w:val="001640DC"/>
    <w:rsid w:val="00164A56"/>
    <w:rsid w:val="00165017"/>
    <w:rsid w:val="001652D3"/>
    <w:rsid w:val="00165354"/>
    <w:rsid w:val="001659B4"/>
    <w:rsid w:val="0016728C"/>
    <w:rsid w:val="0016759F"/>
    <w:rsid w:val="00167F90"/>
    <w:rsid w:val="0017049A"/>
    <w:rsid w:val="0017163E"/>
    <w:rsid w:val="00171675"/>
    <w:rsid w:val="0017199E"/>
    <w:rsid w:val="001719DC"/>
    <w:rsid w:val="00171E71"/>
    <w:rsid w:val="00172481"/>
    <w:rsid w:val="001725CA"/>
    <w:rsid w:val="00172CF9"/>
    <w:rsid w:val="00173220"/>
    <w:rsid w:val="001734EE"/>
    <w:rsid w:val="00173623"/>
    <w:rsid w:val="00173C4E"/>
    <w:rsid w:val="00174589"/>
    <w:rsid w:val="00175BFF"/>
    <w:rsid w:val="00175D79"/>
    <w:rsid w:val="00176219"/>
    <w:rsid w:val="001771A7"/>
    <w:rsid w:val="00177428"/>
    <w:rsid w:val="00177EC7"/>
    <w:rsid w:val="00180447"/>
    <w:rsid w:val="0018095A"/>
    <w:rsid w:val="00180AC2"/>
    <w:rsid w:val="00180EE7"/>
    <w:rsid w:val="0018113D"/>
    <w:rsid w:val="001812DF"/>
    <w:rsid w:val="0018143D"/>
    <w:rsid w:val="001815BD"/>
    <w:rsid w:val="0018183B"/>
    <w:rsid w:val="00181AE4"/>
    <w:rsid w:val="0018210B"/>
    <w:rsid w:val="00182D09"/>
    <w:rsid w:val="00183678"/>
    <w:rsid w:val="001840BE"/>
    <w:rsid w:val="00184490"/>
    <w:rsid w:val="00184732"/>
    <w:rsid w:val="00184993"/>
    <w:rsid w:val="00184FFC"/>
    <w:rsid w:val="0018559B"/>
    <w:rsid w:val="00185DCF"/>
    <w:rsid w:val="00187236"/>
    <w:rsid w:val="0018732A"/>
    <w:rsid w:val="00187420"/>
    <w:rsid w:val="0019061C"/>
    <w:rsid w:val="00191351"/>
    <w:rsid w:val="0019164D"/>
    <w:rsid w:val="00192AF9"/>
    <w:rsid w:val="0019391B"/>
    <w:rsid w:val="00193BCF"/>
    <w:rsid w:val="00194418"/>
    <w:rsid w:val="0019480C"/>
    <w:rsid w:val="00194BB1"/>
    <w:rsid w:val="00194E9C"/>
    <w:rsid w:val="00195A87"/>
    <w:rsid w:val="00195C31"/>
    <w:rsid w:val="00195D9F"/>
    <w:rsid w:val="0019646D"/>
    <w:rsid w:val="001969FC"/>
    <w:rsid w:val="00196BC3"/>
    <w:rsid w:val="00196E73"/>
    <w:rsid w:val="00196FCE"/>
    <w:rsid w:val="00197C7E"/>
    <w:rsid w:val="001A1890"/>
    <w:rsid w:val="001A1AF1"/>
    <w:rsid w:val="001A1C42"/>
    <w:rsid w:val="001A262F"/>
    <w:rsid w:val="001A2681"/>
    <w:rsid w:val="001A2889"/>
    <w:rsid w:val="001A2B41"/>
    <w:rsid w:val="001A2F3D"/>
    <w:rsid w:val="001A357F"/>
    <w:rsid w:val="001A406B"/>
    <w:rsid w:val="001A423A"/>
    <w:rsid w:val="001A42EB"/>
    <w:rsid w:val="001A4421"/>
    <w:rsid w:val="001A51D1"/>
    <w:rsid w:val="001A522C"/>
    <w:rsid w:val="001A52F2"/>
    <w:rsid w:val="001A55B7"/>
    <w:rsid w:val="001A56DC"/>
    <w:rsid w:val="001A57B5"/>
    <w:rsid w:val="001A641B"/>
    <w:rsid w:val="001A6A35"/>
    <w:rsid w:val="001A6C96"/>
    <w:rsid w:val="001A6FA3"/>
    <w:rsid w:val="001A7F62"/>
    <w:rsid w:val="001B13BE"/>
    <w:rsid w:val="001B1B37"/>
    <w:rsid w:val="001B1B59"/>
    <w:rsid w:val="001B2099"/>
    <w:rsid w:val="001B25BA"/>
    <w:rsid w:val="001B26A0"/>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8DA"/>
    <w:rsid w:val="001C5DC3"/>
    <w:rsid w:val="001C6A0C"/>
    <w:rsid w:val="001C6B58"/>
    <w:rsid w:val="001C6E03"/>
    <w:rsid w:val="001C6F3D"/>
    <w:rsid w:val="001C73C6"/>
    <w:rsid w:val="001D1876"/>
    <w:rsid w:val="001D1BC4"/>
    <w:rsid w:val="001D263F"/>
    <w:rsid w:val="001D2AE0"/>
    <w:rsid w:val="001D3055"/>
    <w:rsid w:val="001D38FB"/>
    <w:rsid w:val="001D4E1E"/>
    <w:rsid w:val="001D4F04"/>
    <w:rsid w:val="001D4F16"/>
    <w:rsid w:val="001D5140"/>
    <w:rsid w:val="001D68F1"/>
    <w:rsid w:val="001D6CD3"/>
    <w:rsid w:val="001D76D4"/>
    <w:rsid w:val="001D7769"/>
    <w:rsid w:val="001D77DC"/>
    <w:rsid w:val="001E0B03"/>
    <w:rsid w:val="001E0CDD"/>
    <w:rsid w:val="001E1287"/>
    <w:rsid w:val="001E1E1F"/>
    <w:rsid w:val="001E24DB"/>
    <w:rsid w:val="001E2839"/>
    <w:rsid w:val="001E2B4C"/>
    <w:rsid w:val="001E2E47"/>
    <w:rsid w:val="001E2FE2"/>
    <w:rsid w:val="001E31C9"/>
    <w:rsid w:val="001E3BA6"/>
    <w:rsid w:val="001E3DF4"/>
    <w:rsid w:val="001E4409"/>
    <w:rsid w:val="001E4B8B"/>
    <w:rsid w:val="001E5FB9"/>
    <w:rsid w:val="001E64B9"/>
    <w:rsid w:val="001E64C4"/>
    <w:rsid w:val="001E6B00"/>
    <w:rsid w:val="001E6FA5"/>
    <w:rsid w:val="001E76EC"/>
    <w:rsid w:val="001E7B78"/>
    <w:rsid w:val="001E7F7D"/>
    <w:rsid w:val="001F131F"/>
    <w:rsid w:val="001F19C5"/>
    <w:rsid w:val="001F1AF5"/>
    <w:rsid w:val="001F295E"/>
    <w:rsid w:val="001F2D11"/>
    <w:rsid w:val="001F30EE"/>
    <w:rsid w:val="001F3BE6"/>
    <w:rsid w:val="001F3C35"/>
    <w:rsid w:val="001F3DFD"/>
    <w:rsid w:val="001F4881"/>
    <w:rsid w:val="001F4DA5"/>
    <w:rsid w:val="001F4DD4"/>
    <w:rsid w:val="001F4F43"/>
    <w:rsid w:val="001F5530"/>
    <w:rsid w:val="001F6AFB"/>
    <w:rsid w:val="002007AB"/>
    <w:rsid w:val="00200C6D"/>
    <w:rsid w:val="002010D7"/>
    <w:rsid w:val="002019BC"/>
    <w:rsid w:val="002022F1"/>
    <w:rsid w:val="00202680"/>
    <w:rsid w:val="002026BD"/>
    <w:rsid w:val="002027E6"/>
    <w:rsid w:val="00202A0B"/>
    <w:rsid w:val="002030DE"/>
    <w:rsid w:val="00203329"/>
    <w:rsid w:val="002044E6"/>
    <w:rsid w:val="0020640F"/>
    <w:rsid w:val="00206D0A"/>
    <w:rsid w:val="00206DC3"/>
    <w:rsid w:val="002100C4"/>
    <w:rsid w:val="00210756"/>
    <w:rsid w:val="00210C6C"/>
    <w:rsid w:val="0021211E"/>
    <w:rsid w:val="0021265D"/>
    <w:rsid w:val="00213342"/>
    <w:rsid w:val="00213498"/>
    <w:rsid w:val="00213C02"/>
    <w:rsid w:val="00213E8E"/>
    <w:rsid w:val="00214A3F"/>
    <w:rsid w:val="00215BE2"/>
    <w:rsid w:val="00215E5C"/>
    <w:rsid w:val="002162B5"/>
    <w:rsid w:val="002162FD"/>
    <w:rsid w:val="00216789"/>
    <w:rsid w:val="002168D6"/>
    <w:rsid w:val="00216D53"/>
    <w:rsid w:val="00220012"/>
    <w:rsid w:val="002201A1"/>
    <w:rsid w:val="00220407"/>
    <w:rsid w:val="002205CC"/>
    <w:rsid w:val="00221102"/>
    <w:rsid w:val="002215D2"/>
    <w:rsid w:val="0022312B"/>
    <w:rsid w:val="00223552"/>
    <w:rsid w:val="00223801"/>
    <w:rsid w:val="00223FE3"/>
    <w:rsid w:val="00224237"/>
    <w:rsid w:val="002242D7"/>
    <w:rsid w:val="002246D8"/>
    <w:rsid w:val="00224927"/>
    <w:rsid w:val="00224F7E"/>
    <w:rsid w:val="00225134"/>
    <w:rsid w:val="002259B8"/>
    <w:rsid w:val="00225B89"/>
    <w:rsid w:val="00225D78"/>
    <w:rsid w:val="00226D0D"/>
    <w:rsid w:val="0022710F"/>
    <w:rsid w:val="00227850"/>
    <w:rsid w:val="00227DC0"/>
    <w:rsid w:val="00227E10"/>
    <w:rsid w:val="00227E95"/>
    <w:rsid w:val="002307AA"/>
    <w:rsid w:val="00230BC6"/>
    <w:rsid w:val="00231218"/>
    <w:rsid w:val="002313AD"/>
    <w:rsid w:val="002313FD"/>
    <w:rsid w:val="00232530"/>
    <w:rsid w:val="00232784"/>
    <w:rsid w:val="00232A89"/>
    <w:rsid w:val="00232D38"/>
    <w:rsid w:val="002330CD"/>
    <w:rsid w:val="002337B8"/>
    <w:rsid w:val="002346E0"/>
    <w:rsid w:val="00234949"/>
    <w:rsid w:val="00234E1C"/>
    <w:rsid w:val="00235463"/>
    <w:rsid w:val="00237077"/>
    <w:rsid w:val="0023732D"/>
    <w:rsid w:val="0023749A"/>
    <w:rsid w:val="002378A2"/>
    <w:rsid w:val="00240604"/>
    <w:rsid w:val="00240FD4"/>
    <w:rsid w:val="00242047"/>
    <w:rsid w:val="0024212A"/>
    <w:rsid w:val="00242A6A"/>
    <w:rsid w:val="002432B0"/>
    <w:rsid w:val="00243CF8"/>
    <w:rsid w:val="00244581"/>
    <w:rsid w:val="002449C1"/>
    <w:rsid w:val="00245198"/>
    <w:rsid w:val="0024560F"/>
    <w:rsid w:val="00245643"/>
    <w:rsid w:val="00245781"/>
    <w:rsid w:val="00245DB1"/>
    <w:rsid w:val="002464F1"/>
    <w:rsid w:val="002467D3"/>
    <w:rsid w:val="0024681B"/>
    <w:rsid w:val="002472F1"/>
    <w:rsid w:val="00247532"/>
    <w:rsid w:val="002479A4"/>
    <w:rsid w:val="00247D60"/>
    <w:rsid w:val="00247E97"/>
    <w:rsid w:val="00250EBF"/>
    <w:rsid w:val="00250F01"/>
    <w:rsid w:val="002511D2"/>
    <w:rsid w:val="0025133D"/>
    <w:rsid w:val="00251F6A"/>
    <w:rsid w:val="0025204B"/>
    <w:rsid w:val="00252182"/>
    <w:rsid w:val="002528C3"/>
    <w:rsid w:val="0025379B"/>
    <w:rsid w:val="002543BD"/>
    <w:rsid w:val="00255329"/>
    <w:rsid w:val="00255814"/>
    <w:rsid w:val="00256960"/>
    <w:rsid w:val="002571D8"/>
    <w:rsid w:val="00257838"/>
    <w:rsid w:val="00260C64"/>
    <w:rsid w:val="002614EA"/>
    <w:rsid w:val="00262255"/>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0A"/>
    <w:rsid w:val="00273214"/>
    <w:rsid w:val="002742DD"/>
    <w:rsid w:val="0027463C"/>
    <w:rsid w:val="00274A84"/>
    <w:rsid w:val="00274BD2"/>
    <w:rsid w:val="00274C4E"/>
    <w:rsid w:val="00275093"/>
    <w:rsid w:val="002751C3"/>
    <w:rsid w:val="002753A1"/>
    <w:rsid w:val="002762A4"/>
    <w:rsid w:val="0027661B"/>
    <w:rsid w:val="0027664F"/>
    <w:rsid w:val="0027706D"/>
    <w:rsid w:val="00277D33"/>
    <w:rsid w:val="00277E97"/>
    <w:rsid w:val="002800BB"/>
    <w:rsid w:val="00280859"/>
    <w:rsid w:val="00280BE0"/>
    <w:rsid w:val="0028129F"/>
    <w:rsid w:val="0028314F"/>
    <w:rsid w:val="00283197"/>
    <w:rsid w:val="00283520"/>
    <w:rsid w:val="00283937"/>
    <w:rsid w:val="002848D7"/>
    <w:rsid w:val="00284CED"/>
    <w:rsid w:val="0028548D"/>
    <w:rsid w:val="00285928"/>
    <w:rsid w:val="00285DE2"/>
    <w:rsid w:val="00285EC5"/>
    <w:rsid w:val="00287754"/>
    <w:rsid w:val="00287FE1"/>
    <w:rsid w:val="002900C0"/>
    <w:rsid w:val="00290365"/>
    <w:rsid w:val="00290369"/>
    <w:rsid w:val="00290E6D"/>
    <w:rsid w:val="00291216"/>
    <w:rsid w:val="002912C3"/>
    <w:rsid w:val="002918D7"/>
    <w:rsid w:val="00291A3F"/>
    <w:rsid w:val="00291B1E"/>
    <w:rsid w:val="002925B2"/>
    <w:rsid w:val="00292B0C"/>
    <w:rsid w:val="00294673"/>
    <w:rsid w:val="002950F5"/>
    <w:rsid w:val="0029531E"/>
    <w:rsid w:val="00295892"/>
    <w:rsid w:val="00295E10"/>
    <w:rsid w:val="00296361"/>
    <w:rsid w:val="002A1471"/>
    <w:rsid w:val="002A17FC"/>
    <w:rsid w:val="002A1A7B"/>
    <w:rsid w:val="002A1E04"/>
    <w:rsid w:val="002A22F9"/>
    <w:rsid w:val="002A2416"/>
    <w:rsid w:val="002A2FCA"/>
    <w:rsid w:val="002A3B81"/>
    <w:rsid w:val="002A4ACF"/>
    <w:rsid w:val="002A53CF"/>
    <w:rsid w:val="002A576B"/>
    <w:rsid w:val="002A61A9"/>
    <w:rsid w:val="002A6F74"/>
    <w:rsid w:val="002A7320"/>
    <w:rsid w:val="002B0104"/>
    <w:rsid w:val="002B039A"/>
    <w:rsid w:val="002B03C6"/>
    <w:rsid w:val="002B0AF8"/>
    <w:rsid w:val="002B0ECA"/>
    <w:rsid w:val="002B1224"/>
    <w:rsid w:val="002B1609"/>
    <w:rsid w:val="002B2B00"/>
    <w:rsid w:val="002B2EEA"/>
    <w:rsid w:val="002B317D"/>
    <w:rsid w:val="002B4F1A"/>
    <w:rsid w:val="002B5C9F"/>
    <w:rsid w:val="002B5EF7"/>
    <w:rsid w:val="002B6121"/>
    <w:rsid w:val="002B6714"/>
    <w:rsid w:val="002B72B0"/>
    <w:rsid w:val="002B74FD"/>
    <w:rsid w:val="002B75A4"/>
    <w:rsid w:val="002B79FA"/>
    <w:rsid w:val="002C02D0"/>
    <w:rsid w:val="002C048B"/>
    <w:rsid w:val="002C0F53"/>
    <w:rsid w:val="002C1D7E"/>
    <w:rsid w:val="002C2BF3"/>
    <w:rsid w:val="002C3483"/>
    <w:rsid w:val="002C3594"/>
    <w:rsid w:val="002C4271"/>
    <w:rsid w:val="002C45A3"/>
    <w:rsid w:val="002C46A4"/>
    <w:rsid w:val="002C4DBA"/>
    <w:rsid w:val="002C53E4"/>
    <w:rsid w:val="002C5C76"/>
    <w:rsid w:val="002C6030"/>
    <w:rsid w:val="002C6D00"/>
    <w:rsid w:val="002C72D6"/>
    <w:rsid w:val="002C7322"/>
    <w:rsid w:val="002D04DA"/>
    <w:rsid w:val="002D069D"/>
    <w:rsid w:val="002D14E7"/>
    <w:rsid w:val="002D1561"/>
    <w:rsid w:val="002D22F6"/>
    <w:rsid w:val="002D2350"/>
    <w:rsid w:val="002D29B1"/>
    <w:rsid w:val="002D2A41"/>
    <w:rsid w:val="002D2B75"/>
    <w:rsid w:val="002D36AE"/>
    <w:rsid w:val="002D4896"/>
    <w:rsid w:val="002D4FA1"/>
    <w:rsid w:val="002D52EA"/>
    <w:rsid w:val="002D66FB"/>
    <w:rsid w:val="002D7878"/>
    <w:rsid w:val="002E0278"/>
    <w:rsid w:val="002E05C7"/>
    <w:rsid w:val="002E15F2"/>
    <w:rsid w:val="002E1E55"/>
    <w:rsid w:val="002E26D6"/>
    <w:rsid w:val="002E27D8"/>
    <w:rsid w:val="002E2B03"/>
    <w:rsid w:val="002E3456"/>
    <w:rsid w:val="002E4028"/>
    <w:rsid w:val="002E431C"/>
    <w:rsid w:val="002E433B"/>
    <w:rsid w:val="002E468E"/>
    <w:rsid w:val="002E4A64"/>
    <w:rsid w:val="002E4FE6"/>
    <w:rsid w:val="002E5BCE"/>
    <w:rsid w:val="002E5C37"/>
    <w:rsid w:val="002E602B"/>
    <w:rsid w:val="002E68D2"/>
    <w:rsid w:val="002E6987"/>
    <w:rsid w:val="002E69B4"/>
    <w:rsid w:val="002E6BCC"/>
    <w:rsid w:val="002E6CB7"/>
    <w:rsid w:val="002E70AC"/>
    <w:rsid w:val="002E73F1"/>
    <w:rsid w:val="002E74AB"/>
    <w:rsid w:val="002E74E6"/>
    <w:rsid w:val="002F00AB"/>
    <w:rsid w:val="002F050D"/>
    <w:rsid w:val="002F07A5"/>
    <w:rsid w:val="002F0BFE"/>
    <w:rsid w:val="002F0C0D"/>
    <w:rsid w:val="002F11A6"/>
    <w:rsid w:val="002F242F"/>
    <w:rsid w:val="002F2562"/>
    <w:rsid w:val="002F27A1"/>
    <w:rsid w:val="002F2E73"/>
    <w:rsid w:val="002F2FDE"/>
    <w:rsid w:val="002F3092"/>
    <w:rsid w:val="002F3D1D"/>
    <w:rsid w:val="002F43A0"/>
    <w:rsid w:val="002F44CC"/>
    <w:rsid w:val="002F511D"/>
    <w:rsid w:val="002F5133"/>
    <w:rsid w:val="002F56E1"/>
    <w:rsid w:val="002F5C81"/>
    <w:rsid w:val="002F5EB3"/>
    <w:rsid w:val="002F65FA"/>
    <w:rsid w:val="002F68C4"/>
    <w:rsid w:val="002F6E36"/>
    <w:rsid w:val="002F6F43"/>
    <w:rsid w:val="002F7865"/>
    <w:rsid w:val="002F7CAA"/>
    <w:rsid w:val="002F7FE3"/>
    <w:rsid w:val="003007F9"/>
    <w:rsid w:val="003013C9"/>
    <w:rsid w:val="00301566"/>
    <w:rsid w:val="003016CB"/>
    <w:rsid w:val="0030171C"/>
    <w:rsid w:val="00301B2F"/>
    <w:rsid w:val="003038AC"/>
    <w:rsid w:val="00304993"/>
    <w:rsid w:val="003049CB"/>
    <w:rsid w:val="00304C79"/>
    <w:rsid w:val="00305083"/>
    <w:rsid w:val="00305741"/>
    <w:rsid w:val="0030575C"/>
    <w:rsid w:val="003064CF"/>
    <w:rsid w:val="00306FD0"/>
    <w:rsid w:val="00307F1A"/>
    <w:rsid w:val="00310FB0"/>
    <w:rsid w:val="00311063"/>
    <w:rsid w:val="003114C1"/>
    <w:rsid w:val="003114FC"/>
    <w:rsid w:val="003118AC"/>
    <w:rsid w:val="0031293F"/>
    <w:rsid w:val="00312D10"/>
    <w:rsid w:val="0031311F"/>
    <w:rsid w:val="00313A0C"/>
    <w:rsid w:val="00313F18"/>
    <w:rsid w:val="00313F20"/>
    <w:rsid w:val="0031544C"/>
    <w:rsid w:val="00315B62"/>
    <w:rsid w:val="00315C6F"/>
    <w:rsid w:val="00315DCE"/>
    <w:rsid w:val="00315E61"/>
    <w:rsid w:val="0031672F"/>
    <w:rsid w:val="00316AAF"/>
    <w:rsid w:val="003172F6"/>
    <w:rsid w:val="0032080C"/>
    <w:rsid w:val="00320A73"/>
    <w:rsid w:val="00320E2D"/>
    <w:rsid w:val="00320F40"/>
    <w:rsid w:val="00321A5D"/>
    <w:rsid w:val="00321A7F"/>
    <w:rsid w:val="00321BB3"/>
    <w:rsid w:val="00321E2F"/>
    <w:rsid w:val="00321EB1"/>
    <w:rsid w:val="00321F34"/>
    <w:rsid w:val="00321F80"/>
    <w:rsid w:val="003229A5"/>
    <w:rsid w:val="00323F52"/>
    <w:rsid w:val="0032486C"/>
    <w:rsid w:val="00325155"/>
    <w:rsid w:val="003256B8"/>
    <w:rsid w:val="00325E51"/>
    <w:rsid w:val="00325EBD"/>
    <w:rsid w:val="00326481"/>
    <w:rsid w:val="0032757A"/>
    <w:rsid w:val="003275C8"/>
    <w:rsid w:val="00327A32"/>
    <w:rsid w:val="003300A7"/>
    <w:rsid w:val="003300F0"/>
    <w:rsid w:val="0033164C"/>
    <w:rsid w:val="00331D26"/>
    <w:rsid w:val="00332990"/>
    <w:rsid w:val="0033313E"/>
    <w:rsid w:val="0033334D"/>
    <w:rsid w:val="00333587"/>
    <w:rsid w:val="00333F25"/>
    <w:rsid w:val="00335012"/>
    <w:rsid w:val="003352C9"/>
    <w:rsid w:val="00335379"/>
    <w:rsid w:val="00335462"/>
    <w:rsid w:val="003360CF"/>
    <w:rsid w:val="003367D9"/>
    <w:rsid w:val="003379E4"/>
    <w:rsid w:val="00337C38"/>
    <w:rsid w:val="00340DE2"/>
    <w:rsid w:val="003410E6"/>
    <w:rsid w:val="003423A5"/>
    <w:rsid w:val="00342505"/>
    <w:rsid w:val="00342BEC"/>
    <w:rsid w:val="00342E0C"/>
    <w:rsid w:val="0034310D"/>
    <w:rsid w:val="0034344C"/>
    <w:rsid w:val="00343E42"/>
    <w:rsid w:val="00343FC5"/>
    <w:rsid w:val="003440D0"/>
    <w:rsid w:val="00344349"/>
    <w:rsid w:val="003443CF"/>
    <w:rsid w:val="00345040"/>
    <w:rsid w:val="0034559F"/>
    <w:rsid w:val="003458BC"/>
    <w:rsid w:val="00345EBF"/>
    <w:rsid w:val="00345F87"/>
    <w:rsid w:val="0034757A"/>
    <w:rsid w:val="00347A39"/>
    <w:rsid w:val="00347CC6"/>
    <w:rsid w:val="00351BA2"/>
    <w:rsid w:val="00352D5F"/>
    <w:rsid w:val="00352DB3"/>
    <w:rsid w:val="00353A3F"/>
    <w:rsid w:val="003556FF"/>
    <w:rsid w:val="00355FAA"/>
    <w:rsid w:val="00357396"/>
    <w:rsid w:val="0035762D"/>
    <w:rsid w:val="003577AA"/>
    <w:rsid w:val="00357A30"/>
    <w:rsid w:val="00357CF2"/>
    <w:rsid w:val="0036001E"/>
    <w:rsid w:val="00360878"/>
    <w:rsid w:val="003615E3"/>
    <w:rsid w:val="0036192D"/>
    <w:rsid w:val="0036197C"/>
    <w:rsid w:val="00362809"/>
    <w:rsid w:val="003631F0"/>
    <w:rsid w:val="0036578C"/>
    <w:rsid w:val="0036655A"/>
    <w:rsid w:val="00366E06"/>
    <w:rsid w:val="003709A5"/>
    <w:rsid w:val="003719AD"/>
    <w:rsid w:val="00372086"/>
    <w:rsid w:val="0037354F"/>
    <w:rsid w:val="00373FF7"/>
    <w:rsid w:val="00375314"/>
    <w:rsid w:val="00375448"/>
    <w:rsid w:val="003756DC"/>
    <w:rsid w:val="00375997"/>
    <w:rsid w:val="00376093"/>
    <w:rsid w:val="003761C2"/>
    <w:rsid w:val="003767FB"/>
    <w:rsid w:val="00376CE0"/>
    <w:rsid w:val="00376F98"/>
    <w:rsid w:val="00377001"/>
    <w:rsid w:val="0037735C"/>
    <w:rsid w:val="00377ED7"/>
    <w:rsid w:val="00380C69"/>
    <w:rsid w:val="00380F8B"/>
    <w:rsid w:val="0038125F"/>
    <w:rsid w:val="00381A1B"/>
    <w:rsid w:val="00381C71"/>
    <w:rsid w:val="00381FED"/>
    <w:rsid w:val="00382428"/>
    <w:rsid w:val="00383294"/>
    <w:rsid w:val="00383D77"/>
    <w:rsid w:val="00383D88"/>
    <w:rsid w:val="00385604"/>
    <w:rsid w:val="00385B8C"/>
    <w:rsid w:val="00385BFC"/>
    <w:rsid w:val="00385E30"/>
    <w:rsid w:val="00385FA8"/>
    <w:rsid w:val="003860EF"/>
    <w:rsid w:val="0038718C"/>
    <w:rsid w:val="00390977"/>
    <w:rsid w:val="00390B44"/>
    <w:rsid w:val="00391A1B"/>
    <w:rsid w:val="00392201"/>
    <w:rsid w:val="00392D19"/>
    <w:rsid w:val="0039328E"/>
    <w:rsid w:val="00393397"/>
    <w:rsid w:val="00393571"/>
    <w:rsid w:val="003943A0"/>
    <w:rsid w:val="003944C1"/>
    <w:rsid w:val="0039493B"/>
    <w:rsid w:val="003949A6"/>
    <w:rsid w:val="003956E9"/>
    <w:rsid w:val="00395960"/>
    <w:rsid w:val="00395ABC"/>
    <w:rsid w:val="00396078"/>
    <w:rsid w:val="00396212"/>
    <w:rsid w:val="00396469"/>
    <w:rsid w:val="003965F5"/>
    <w:rsid w:val="0039687C"/>
    <w:rsid w:val="00396ACA"/>
    <w:rsid w:val="0039705E"/>
    <w:rsid w:val="00397BE2"/>
    <w:rsid w:val="003A19FC"/>
    <w:rsid w:val="003A2F23"/>
    <w:rsid w:val="003A3F9F"/>
    <w:rsid w:val="003A4BA9"/>
    <w:rsid w:val="003A4BDD"/>
    <w:rsid w:val="003A4D68"/>
    <w:rsid w:val="003A4E94"/>
    <w:rsid w:val="003A50A1"/>
    <w:rsid w:val="003A5102"/>
    <w:rsid w:val="003A5D5C"/>
    <w:rsid w:val="003A5DE1"/>
    <w:rsid w:val="003A6432"/>
    <w:rsid w:val="003A664A"/>
    <w:rsid w:val="003A67FF"/>
    <w:rsid w:val="003A6DE3"/>
    <w:rsid w:val="003A73B4"/>
    <w:rsid w:val="003A75EB"/>
    <w:rsid w:val="003A7A7E"/>
    <w:rsid w:val="003B02CD"/>
    <w:rsid w:val="003B1048"/>
    <w:rsid w:val="003B1101"/>
    <w:rsid w:val="003B183D"/>
    <w:rsid w:val="003B1EF8"/>
    <w:rsid w:val="003B2025"/>
    <w:rsid w:val="003B2A6C"/>
    <w:rsid w:val="003B35F0"/>
    <w:rsid w:val="003B3DF9"/>
    <w:rsid w:val="003B3E80"/>
    <w:rsid w:val="003B5489"/>
    <w:rsid w:val="003B570A"/>
    <w:rsid w:val="003B5BAF"/>
    <w:rsid w:val="003B5DD3"/>
    <w:rsid w:val="003B6ADF"/>
    <w:rsid w:val="003B6FFF"/>
    <w:rsid w:val="003B7138"/>
    <w:rsid w:val="003B71EE"/>
    <w:rsid w:val="003B7338"/>
    <w:rsid w:val="003B7E03"/>
    <w:rsid w:val="003C00AF"/>
    <w:rsid w:val="003C04A7"/>
    <w:rsid w:val="003C05B8"/>
    <w:rsid w:val="003C09FA"/>
    <w:rsid w:val="003C1A00"/>
    <w:rsid w:val="003C1F11"/>
    <w:rsid w:val="003C1F64"/>
    <w:rsid w:val="003C2DD4"/>
    <w:rsid w:val="003C2F72"/>
    <w:rsid w:val="003C30AE"/>
    <w:rsid w:val="003C3A0B"/>
    <w:rsid w:val="003C3DAF"/>
    <w:rsid w:val="003C3E6D"/>
    <w:rsid w:val="003C4128"/>
    <w:rsid w:val="003C5C48"/>
    <w:rsid w:val="003C6EC2"/>
    <w:rsid w:val="003C7390"/>
    <w:rsid w:val="003D060B"/>
    <w:rsid w:val="003D0ECC"/>
    <w:rsid w:val="003D0F3D"/>
    <w:rsid w:val="003D163D"/>
    <w:rsid w:val="003D191E"/>
    <w:rsid w:val="003D1CC6"/>
    <w:rsid w:val="003D24E5"/>
    <w:rsid w:val="003D2593"/>
    <w:rsid w:val="003D298A"/>
    <w:rsid w:val="003D2B6A"/>
    <w:rsid w:val="003D2DA5"/>
    <w:rsid w:val="003D2E73"/>
    <w:rsid w:val="003D348C"/>
    <w:rsid w:val="003D3700"/>
    <w:rsid w:val="003D4241"/>
    <w:rsid w:val="003D49E4"/>
    <w:rsid w:val="003D4AE7"/>
    <w:rsid w:val="003D52B2"/>
    <w:rsid w:val="003D56B6"/>
    <w:rsid w:val="003D5A0B"/>
    <w:rsid w:val="003D5B67"/>
    <w:rsid w:val="003D619B"/>
    <w:rsid w:val="003D6A35"/>
    <w:rsid w:val="003D6C96"/>
    <w:rsid w:val="003D7D1A"/>
    <w:rsid w:val="003E0CA3"/>
    <w:rsid w:val="003E0F0C"/>
    <w:rsid w:val="003E1A2F"/>
    <w:rsid w:val="003E20C1"/>
    <w:rsid w:val="003E27F8"/>
    <w:rsid w:val="003E3081"/>
    <w:rsid w:val="003E48C3"/>
    <w:rsid w:val="003E497A"/>
    <w:rsid w:val="003E59BC"/>
    <w:rsid w:val="003E59BE"/>
    <w:rsid w:val="003E5C7F"/>
    <w:rsid w:val="003E657C"/>
    <w:rsid w:val="003E765D"/>
    <w:rsid w:val="003E7A63"/>
    <w:rsid w:val="003F03A1"/>
    <w:rsid w:val="003F128E"/>
    <w:rsid w:val="003F1A13"/>
    <w:rsid w:val="003F28FC"/>
    <w:rsid w:val="003F2AC6"/>
    <w:rsid w:val="003F3328"/>
    <w:rsid w:val="003F3440"/>
    <w:rsid w:val="003F4414"/>
    <w:rsid w:val="003F488F"/>
    <w:rsid w:val="003F5AA4"/>
    <w:rsid w:val="003F614F"/>
    <w:rsid w:val="003F62D1"/>
    <w:rsid w:val="003F6352"/>
    <w:rsid w:val="003F6898"/>
    <w:rsid w:val="003F6C79"/>
    <w:rsid w:val="003F6E91"/>
    <w:rsid w:val="003F7C01"/>
    <w:rsid w:val="00400032"/>
    <w:rsid w:val="00400064"/>
    <w:rsid w:val="004001E3"/>
    <w:rsid w:val="004001F9"/>
    <w:rsid w:val="00400D23"/>
    <w:rsid w:val="004015FA"/>
    <w:rsid w:val="0040198E"/>
    <w:rsid w:val="00401C18"/>
    <w:rsid w:val="00401DDE"/>
    <w:rsid w:val="00402089"/>
    <w:rsid w:val="0040312B"/>
    <w:rsid w:val="00403527"/>
    <w:rsid w:val="00403753"/>
    <w:rsid w:val="00404841"/>
    <w:rsid w:val="00404CE8"/>
    <w:rsid w:val="00404EFD"/>
    <w:rsid w:val="0040553E"/>
    <w:rsid w:val="00405C2E"/>
    <w:rsid w:val="004101A8"/>
    <w:rsid w:val="00411E77"/>
    <w:rsid w:val="004125C3"/>
    <w:rsid w:val="004132E2"/>
    <w:rsid w:val="00413316"/>
    <w:rsid w:val="00413321"/>
    <w:rsid w:val="004143F4"/>
    <w:rsid w:val="00414696"/>
    <w:rsid w:val="0041482E"/>
    <w:rsid w:val="00414D42"/>
    <w:rsid w:val="00415468"/>
    <w:rsid w:val="00415F69"/>
    <w:rsid w:val="00416E9B"/>
    <w:rsid w:val="00417D74"/>
    <w:rsid w:val="00417DAD"/>
    <w:rsid w:val="00417E8E"/>
    <w:rsid w:val="0042046B"/>
    <w:rsid w:val="00420EFB"/>
    <w:rsid w:val="00421216"/>
    <w:rsid w:val="00421A91"/>
    <w:rsid w:val="00421B0B"/>
    <w:rsid w:val="00421F1C"/>
    <w:rsid w:val="004230D6"/>
    <w:rsid w:val="004233F3"/>
    <w:rsid w:val="0042375A"/>
    <w:rsid w:val="00423C16"/>
    <w:rsid w:val="004243FC"/>
    <w:rsid w:val="004245B5"/>
    <w:rsid w:val="0042523C"/>
    <w:rsid w:val="004252BA"/>
    <w:rsid w:val="00427538"/>
    <w:rsid w:val="004278E4"/>
    <w:rsid w:val="00430016"/>
    <w:rsid w:val="004304B9"/>
    <w:rsid w:val="00430678"/>
    <w:rsid w:val="00430C39"/>
    <w:rsid w:val="00430E6A"/>
    <w:rsid w:val="0043242B"/>
    <w:rsid w:val="004327E7"/>
    <w:rsid w:val="00432AA1"/>
    <w:rsid w:val="00432C7F"/>
    <w:rsid w:val="00433043"/>
    <w:rsid w:val="0043330F"/>
    <w:rsid w:val="004335FD"/>
    <w:rsid w:val="00433B37"/>
    <w:rsid w:val="004342D4"/>
    <w:rsid w:val="004346E2"/>
    <w:rsid w:val="00434FED"/>
    <w:rsid w:val="004356C8"/>
    <w:rsid w:val="004368C3"/>
    <w:rsid w:val="004404D3"/>
    <w:rsid w:val="00440BB4"/>
    <w:rsid w:val="0044118A"/>
    <w:rsid w:val="004416B6"/>
    <w:rsid w:val="004417D5"/>
    <w:rsid w:val="0044228A"/>
    <w:rsid w:val="004429DC"/>
    <w:rsid w:val="00442B7B"/>
    <w:rsid w:val="00442B84"/>
    <w:rsid w:val="00443812"/>
    <w:rsid w:val="00443E13"/>
    <w:rsid w:val="004449BC"/>
    <w:rsid w:val="00445BCE"/>
    <w:rsid w:val="00445EAA"/>
    <w:rsid w:val="00446367"/>
    <w:rsid w:val="0044660D"/>
    <w:rsid w:val="0044712D"/>
    <w:rsid w:val="00447CD8"/>
    <w:rsid w:val="00450009"/>
    <w:rsid w:val="004500FC"/>
    <w:rsid w:val="0045058D"/>
    <w:rsid w:val="00450D10"/>
    <w:rsid w:val="004510A7"/>
    <w:rsid w:val="004511AE"/>
    <w:rsid w:val="004519A3"/>
    <w:rsid w:val="0045303E"/>
    <w:rsid w:val="00453040"/>
    <w:rsid w:val="00453216"/>
    <w:rsid w:val="00453865"/>
    <w:rsid w:val="00453A8E"/>
    <w:rsid w:val="00454365"/>
    <w:rsid w:val="0045457D"/>
    <w:rsid w:val="00454B8A"/>
    <w:rsid w:val="00454EF4"/>
    <w:rsid w:val="00455AF9"/>
    <w:rsid w:val="00456BE8"/>
    <w:rsid w:val="00457481"/>
    <w:rsid w:val="00457846"/>
    <w:rsid w:val="00457B95"/>
    <w:rsid w:val="00460729"/>
    <w:rsid w:val="004607A5"/>
    <w:rsid w:val="00461EFB"/>
    <w:rsid w:val="00461FD1"/>
    <w:rsid w:val="00462FAD"/>
    <w:rsid w:val="004646F0"/>
    <w:rsid w:val="004648BD"/>
    <w:rsid w:val="00464F50"/>
    <w:rsid w:val="004650B6"/>
    <w:rsid w:val="00466568"/>
    <w:rsid w:val="00466741"/>
    <w:rsid w:val="00466C80"/>
    <w:rsid w:val="00466D65"/>
    <w:rsid w:val="004704B8"/>
    <w:rsid w:val="004715F8"/>
    <w:rsid w:val="00472A57"/>
    <w:rsid w:val="004742E0"/>
    <w:rsid w:val="00474819"/>
    <w:rsid w:val="00474952"/>
    <w:rsid w:val="00475536"/>
    <w:rsid w:val="00475D86"/>
    <w:rsid w:val="004760F6"/>
    <w:rsid w:val="00476AF6"/>
    <w:rsid w:val="004775BE"/>
    <w:rsid w:val="00477941"/>
    <w:rsid w:val="004779E5"/>
    <w:rsid w:val="00477CA0"/>
    <w:rsid w:val="00480543"/>
    <w:rsid w:val="00481095"/>
    <w:rsid w:val="0048140C"/>
    <w:rsid w:val="00481730"/>
    <w:rsid w:val="00481EBE"/>
    <w:rsid w:val="00481FA0"/>
    <w:rsid w:val="004820DE"/>
    <w:rsid w:val="00482F6A"/>
    <w:rsid w:val="0048315F"/>
    <w:rsid w:val="00483B26"/>
    <w:rsid w:val="00484454"/>
    <w:rsid w:val="00484850"/>
    <w:rsid w:val="00484BEC"/>
    <w:rsid w:val="00484C75"/>
    <w:rsid w:val="00485364"/>
    <w:rsid w:val="004859B0"/>
    <w:rsid w:val="00485B12"/>
    <w:rsid w:val="00485D5D"/>
    <w:rsid w:val="004861D8"/>
    <w:rsid w:val="004863F2"/>
    <w:rsid w:val="00486405"/>
    <w:rsid w:val="004866C1"/>
    <w:rsid w:val="00486894"/>
    <w:rsid w:val="00486985"/>
    <w:rsid w:val="00486CAC"/>
    <w:rsid w:val="00487F8F"/>
    <w:rsid w:val="00490134"/>
    <w:rsid w:val="004908DE"/>
    <w:rsid w:val="00491328"/>
    <w:rsid w:val="00491380"/>
    <w:rsid w:val="0049151C"/>
    <w:rsid w:val="00491D7D"/>
    <w:rsid w:val="00491D9B"/>
    <w:rsid w:val="00493369"/>
    <w:rsid w:val="004938D4"/>
    <w:rsid w:val="00493CEA"/>
    <w:rsid w:val="004948F0"/>
    <w:rsid w:val="00495337"/>
    <w:rsid w:val="00496438"/>
    <w:rsid w:val="0049647A"/>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4144"/>
    <w:rsid w:val="004A5000"/>
    <w:rsid w:val="004A5AF8"/>
    <w:rsid w:val="004A5B5F"/>
    <w:rsid w:val="004A687F"/>
    <w:rsid w:val="004A6C1D"/>
    <w:rsid w:val="004A6D18"/>
    <w:rsid w:val="004A6DF0"/>
    <w:rsid w:val="004A6E4A"/>
    <w:rsid w:val="004A78A9"/>
    <w:rsid w:val="004A7E8A"/>
    <w:rsid w:val="004B050C"/>
    <w:rsid w:val="004B102E"/>
    <w:rsid w:val="004B1EA5"/>
    <w:rsid w:val="004B21D3"/>
    <w:rsid w:val="004B2370"/>
    <w:rsid w:val="004B23A7"/>
    <w:rsid w:val="004B2D42"/>
    <w:rsid w:val="004B2D75"/>
    <w:rsid w:val="004B2F3F"/>
    <w:rsid w:val="004B316A"/>
    <w:rsid w:val="004B3303"/>
    <w:rsid w:val="004B3736"/>
    <w:rsid w:val="004B3C5C"/>
    <w:rsid w:val="004B3EF4"/>
    <w:rsid w:val="004B5954"/>
    <w:rsid w:val="004B5EBE"/>
    <w:rsid w:val="004B75A0"/>
    <w:rsid w:val="004B75FD"/>
    <w:rsid w:val="004C042E"/>
    <w:rsid w:val="004C05F0"/>
    <w:rsid w:val="004C129C"/>
    <w:rsid w:val="004C24EF"/>
    <w:rsid w:val="004C2A99"/>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7C8"/>
    <w:rsid w:val="004D3D91"/>
    <w:rsid w:val="004D4B9C"/>
    <w:rsid w:val="004D4D95"/>
    <w:rsid w:val="004D4E48"/>
    <w:rsid w:val="004D511E"/>
    <w:rsid w:val="004D5AE5"/>
    <w:rsid w:val="004D5E00"/>
    <w:rsid w:val="004D631D"/>
    <w:rsid w:val="004D6709"/>
    <w:rsid w:val="004D7185"/>
    <w:rsid w:val="004D726E"/>
    <w:rsid w:val="004E0A65"/>
    <w:rsid w:val="004E1908"/>
    <w:rsid w:val="004E2047"/>
    <w:rsid w:val="004E28D7"/>
    <w:rsid w:val="004E2903"/>
    <w:rsid w:val="004E3487"/>
    <w:rsid w:val="004E3927"/>
    <w:rsid w:val="004E3BA5"/>
    <w:rsid w:val="004E40F3"/>
    <w:rsid w:val="004E4900"/>
    <w:rsid w:val="004E5136"/>
    <w:rsid w:val="004E5797"/>
    <w:rsid w:val="004E5AE5"/>
    <w:rsid w:val="004E6C7D"/>
    <w:rsid w:val="004E6E50"/>
    <w:rsid w:val="004E6EE5"/>
    <w:rsid w:val="004E7672"/>
    <w:rsid w:val="004E7D7C"/>
    <w:rsid w:val="004F123C"/>
    <w:rsid w:val="004F1EFA"/>
    <w:rsid w:val="004F269A"/>
    <w:rsid w:val="004F3327"/>
    <w:rsid w:val="004F3462"/>
    <w:rsid w:val="004F39E9"/>
    <w:rsid w:val="004F3A88"/>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4FC"/>
    <w:rsid w:val="00500AC8"/>
    <w:rsid w:val="00500EE4"/>
    <w:rsid w:val="00500EF8"/>
    <w:rsid w:val="00501F0A"/>
    <w:rsid w:val="0050208B"/>
    <w:rsid w:val="00502107"/>
    <w:rsid w:val="005029BC"/>
    <w:rsid w:val="0050300C"/>
    <w:rsid w:val="00503293"/>
    <w:rsid w:val="005036D2"/>
    <w:rsid w:val="00503A31"/>
    <w:rsid w:val="00503C5A"/>
    <w:rsid w:val="00503DC6"/>
    <w:rsid w:val="00505332"/>
    <w:rsid w:val="00505808"/>
    <w:rsid w:val="00506B99"/>
    <w:rsid w:val="005078EF"/>
    <w:rsid w:val="00507E82"/>
    <w:rsid w:val="00510830"/>
    <w:rsid w:val="00510B36"/>
    <w:rsid w:val="0051113A"/>
    <w:rsid w:val="00511696"/>
    <w:rsid w:val="00513068"/>
    <w:rsid w:val="00513226"/>
    <w:rsid w:val="005147F5"/>
    <w:rsid w:val="0051497D"/>
    <w:rsid w:val="00514E01"/>
    <w:rsid w:val="00515326"/>
    <w:rsid w:val="005155DA"/>
    <w:rsid w:val="005156C9"/>
    <w:rsid w:val="00515867"/>
    <w:rsid w:val="005164B9"/>
    <w:rsid w:val="005165B2"/>
    <w:rsid w:val="00517494"/>
    <w:rsid w:val="0051754F"/>
    <w:rsid w:val="00517D7A"/>
    <w:rsid w:val="00520783"/>
    <w:rsid w:val="00520BCC"/>
    <w:rsid w:val="005215C9"/>
    <w:rsid w:val="00521A6B"/>
    <w:rsid w:val="00521BD8"/>
    <w:rsid w:val="00521D3F"/>
    <w:rsid w:val="00521EB7"/>
    <w:rsid w:val="00522479"/>
    <w:rsid w:val="00522661"/>
    <w:rsid w:val="00522B27"/>
    <w:rsid w:val="00522B6B"/>
    <w:rsid w:val="00523513"/>
    <w:rsid w:val="00523819"/>
    <w:rsid w:val="005241C5"/>
    <w:rsid w:val="005248A3"/>
    <w:rsid w:val="00525582"/>
    <w:rsid w:val="00525654"/>
    <w:rsid w:val="00525957"/>
    <w:rsid w:val="00525F50"/>
    <w:rsid w:val="0052676C"/>
    <w:rsid w:val="0052765C"/>
    <w:rsid w:val="00530E33"/>
    <w:rsid w:val="00531583"/>
    <w:rsid w:val="00531DFF"/>
    <w:rsid w:val="00531FFE"/>
    <w:rsid w:val="00532F52"/>
    <w:rsid w:val="00533728"/>
    <w:rsid w:val="005339DD"/>
    <w:rsid w:val="00533E44"/>
    <w:rsid w:val="005349C2"/>
    <w:rsid w:val="005350E1"/>
    <w:rsid w:val="005358E1"/>
    <w:rsid w:val="00536AD9"/>
    <w:rsid w:val="00536B05"/>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C21"/>
    <w:rsid w:val="00545DB0"/>
    <w:rsid w:val="00546623"/>
    <w:rsid w:val="00546727"/>
    <w:rsid w:val="005468E5"/>
    <w:rsid w:val="00546AED"/>
    <w:rsid w:val="00547C67"/>
    <w:rsid w:val="00547F36"/>
    <w:rsid w:val="00547FFC"/>
    <w:rsid w:val="005505AE"/>
    <w:rsid w:val="00550686"/>
    <w:rsid w:val="005509DC"/>
    <w:rsid w:val="00550B62"/>
    <w:rsid w:val="00550E57"/>
    <w:rsid w:val="0055119A"/>
    <w:rsid w:val="00551357"/>
    <w:rsid w:val="005513D1"/>
    <w:rsid w:val="00552790"/>
    <w:rsid w:val="005530A6"/>
    <w:rsid w:val="0055311F"/>
    <w:rsid w:val="00553140"/>
    <w:rsid w:val="00553B06"/>
    <w:rsid w:val="00553FAB"/>
    <w:rsid w:val="005542B5"/>
    <w:rsid w:val="0055490A"/>
    <w:rsid w:val="00554CE7"/>
    <w:rsid w:val="00554EBC"/>
    <w:rsid w:val="00555B68"/>
    <w:rsid w:val="00555EC7"/>
    <w:rsid w:val="00556C66"/>
    <w:rsid w:val="00560044"/>
    <w:rsid w:val="005603E9"/>
    <w:rsid w:val="00560813"/>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6C11"/>
    <w:rsid w:val="005674AD"/>
    <w:rsid w:val="005678A6"/>
    <w:rsid w:val="00567EB0"/>
    <w:rsid w:val="00567F38"/>
    <w:rsid w:val="0057008E"/>
    <w:rsid w:val="0057171D"/>
    <w:rsid w:val="00571B11"/>
    <w:rsid w:val="005722BF"/>
    <w:rsid w:val="0057449E"/>
    <w:rsid w:val="005746E4"/>
    <w:rsid w:val="00574893"/>
    <w:rsid w:val="00575061"/>
    <w:rsid w:val="00575F7D"/>
    <w:rsid w:val="00576879"/>
    <w:rsid w:val="0057695C"/>
    <w:rsid w:val="00577483"/>
    <w:rsid w:val="0057748F"/>
    <w:rsid w:val="0057776B"/>
    <w:rsid w:val="00577E28"/>
    <w:rsid w:val="00580423"/>
    <w:rsid w:val="00580616"/>
    <w:rsid w:val="005817B7"/>
    <w:rsid w:val="00581FAC"/>
    <w:rsid w:val="00582A2C"/>
    <w:rsid w:val="00582CAC"/>
    <w:rsid w:val="00583892"/>
    <w:rsid w:val="00583E12"/>
    <w:rsid w:val="0058457D"/>
    <w:rsid w:val="00584866"/>
    <w:rsid w:val="0058498C"/>
    <w:rsid w:val="005856E4"/>
    <w:rsid w:val="005862F7"/>
    <w:rsid w:val="005868D7"/>
    <w:rsid w:val="0058697A"/>
    <w:rsid w:val="005869CD"/>
    <w:rsid w:val="00586A7A"/>
    <w:rsid w:val="005872B8"/>
    <w:rsid w:val="0058775F"/>
    <w:rsid w:val="00587ACE"/>
    <w:rsid w:val="00590060"/>
    <w:rsid w:val="005902AE"/>
    <w:rsid w:val="00591557"/>
    <w:rsid w:val="005915DA"/>
    <w:rsid w:val="00591971"/>
    <w:rsid w:val="005919D4"/>
    <w:rsid w:val="00592DFD"/>
    <w:rsid w:val="00592EA4"/>
    <w:rsid w:val="0059344A"/>
    <w:rsid w:val="0059369C"/>
    <w:rsid w:val="0059384B"/>
    <w:rsid w:val="005944A6"/>
    <w:rsid w:val="00594B13"/>
    <w:rsid w:val="005953C1"/>
    <w:rsid w:val="00596A6A"/>
    <w:rsid w:val="00596F62"/>
    <w:rsid w:val="00596FB1"/>
    <w:rsid w:val="00597193"/>
    <w:rsid w:val="00597615"/>
    <w:rsid w:val="00597687"/>
    <w:rsid w:val="005976B9"/>
    <w:rsid w:val="005A0AD7"/>
    <w:rsid w:val="005A0BFF"/>
    <w:rsid w:val="005A0EAA"/>
    <w:rsid w:val="005A0EC6"/>
    <w:rsid w:val="005A11EC"/>
    <w:rsid w:val="005A23DF"/>
    <w:rsid w:val="005A2846"/>
    <w:rsid w:val="005A29C5"/>
    <w:rsid w:val="005A323F"/>
    <w:rsid w:val="005A34DC"/>
    <w:rsid w:val="005A3644"/>
    <w:rsid w:val="005A3763"/>
    <w:rsid w:val="005A37E5"/>
    <w:rsid w:val="005A3C11"/>
    <w:rsid w:val="005A3F90"/>
    <w:rsid w:val="005A42C5"/>
    <w:rsid w:val="005A472E"/>
    <w:rsid w:val="005A4F1E"/>
    <w:rsid w:val="005A510A"/>
    <w:rsid w:val="005A5B25"/>
    <w:rsid w:val="005A5D65"/>
    <w:rsid w:val="005A6589"/>
    <w:rsid w:val="005A6747"/>
    <w:rsid w:val="005A7850"/>
    <w:rsid w:val="005B0132"/>
    <w:rsid w:val="005B02B2"/>
    <w:rsid w:val="005B0BF6"/>
    <w:rsid w:val="005B1DC7"/>
    <w:rsid w:val="005B2382"/>
    <w:rsid w:val="005B3127"/>
    <w:rsid w:val="005B4A9C"/>
    <w:rsid w:val="005B5A5B"/>
    <w:rsid w:val="005B6AC8"/>
    <w:rsid w:val="005B6EAB"/>
    <w:rsid w:val="005B716D"/>
    <w:rsid w:val="005B7470"/>
    <w:rsid w:val="005C0448"/>
    <w:rsid w:val="005C0FE5"/>
    <w:rsid w:val="005C1717"/>
    <w:rsid w:val="005C175E"/>
    <w:rsid w:val="005C1C78"/>
    <w:rsid w:val="005C2662"/>
    <w:rsid w:val="005C31BA"/>
    <w:rsid w:val="005C34A5"/>
    <w:rsid w:val="005C3AE5"/>
    <w:rsid w:val="005C406F"/>
    <w:rsid w:val="005C4645"/>
    <w:rsid w:val="005C48D5"/>
    <w:rsid w:val="005C4EF1"/>
    <w:rsid w:val="005C5013"/>
    <w:rsid w:val="005C50B1"/>
    <w:rsid w:val="005C50F9"/>
    <w:rsid w:val="005C607B"/>
    <w:rsid w:val="005C6248"/>
    <w:rsid w:val="005C6454"/>
    <w:rsid w:val="005C678C"/>
    <w:rsid w:val="005C7B94"/>
    <w:rsid w:val="005C7CA3"/>
    <w:rsid w:val="005D121F"/>
    <w:rsid w:val="005D15FB"/>
    <w:rsid w:val="005D16A5"/>
    <w:rsid w:val="005D170D"/>
    <w:rsid w:val="005D1D60"/>
    <w:rsid w:val="005D254F"/>
    <w:rsid w:val="005D34E2"/>
    <w:rsid w:val="005D3A53"/>
    <w:rsid w:val="005D3B9F"/>
    <w:rsid w:val="005D3DBC"/>
    <w:rsid w:val="005D3DD7"/>
    <w:rsid w:val="005D422C"/>
    <w:rsid w:val="005D46B6"/>
    <w:rsid w:val="005D4CDA"/>
    <w:rsid w:val="005D4EE7"/>
    <w:rsid w:val="005D5BF9"/>
    <w:rsid w:val="005D5DF6"/>
    <w:rsid w:val="005D65CC"/>
    <w:rsid w:val="005D66F2"/>
    <w:rsid w:val="005D68E8"/>
    <w:rsid w:val="005D7638"/>
    <w:rsid w:val="005D7C28"/>
    <w:rsid w:val="005E19D8"/>
    <w:rsid w:val="005E1A5C"/>
    <w:rsid w:val="005E20C2"/>
    <w:rsid w:val="005E248E"/>
    <w:rsid w:val="005E25B7"/>
    <w:rsid w:val="005E26E3"/>
    <w:rsid w:val="005E2AE1"/>
    <w:rsid w:val="005E321F"/>
    <w:rsid w:val="005E32F7"/>
    <w:rsid w:val="005E3C6B"/>
    <w:rsid w:val="005E3DAD"/>
    <w:rsid w:val="005E41C8"/>
    <w:rsid w:val="005E443B"/>
    <w:rsid w:val="005E4520"/>
    <w:rsid w:val="005E4593"/>
    <w:rsid w:val="005E5910"/>
    <w:rsid w:val="005E6215"/>
    <w:rsid w:val="005E77C9"/>
    <w:rsid w:val="005E780B"/>
    <w:rsid w:val="005F0661"/>
    <w:rsid w:val="005F086E"/>
    <w:rsid w:val="005F09A1"/>
    <w:rsid w:val="005F14D9"/>
    <w:rsid w:val="005F2484"/>
    <w:rsid w:val="005F352B"/>
    <w:rsid w:val="005F3FD4"/>
    <w:rsid w:val="005F4B4A"/>
    <w:rsid w:val="005F4CFB"/>
    <w:rsid w:val="005F5736"/>
    <w:rsid w:val="005F5BF2"/>
    <w:rsid w:val="005F5EED"/>
    <w:rsid w:val="005F602B"/>
    <w:rsid w:val="005F6183"/>
    <w:rsid w:val="005F66FC"/>
    <w:rsid w:val="005F689E"/>
    <w:rsid w:val="005F68A4"/>
    <w:rsid w:val="005F69C1"/>
    <w:rsid w:val="005F6C93"/>
    <w:rsid w:val="005F775A"/>
    <w:rsid w:val="005F79E3"/>
    <w:rsid w:val="005F7CAF"/>
    <w:rsid w:val="005F7FBF"/>
    <w:rsid w:val="0060052F"/>
    <w:rsid w:val="00601028"/>
    <w:rsid w:val="00601196"/>
    <w:rsid w:val="0060175D"/>
    <w:rsid w:val="00601F07"/>
    <w:rsid w:val="00602177"/>
    <w:rsid w:val="00602C81"/>
    <w:rsid w:val="00603AD1"/>
    <w:rsid w:val="006048AB"/>
    <w:rsid w:val="00604A94"/>
    <w:rsid w:val="00604D8C"/>
    <w:rsid w:val="00604E46"/>
    <w:rsid w:val="006052DF"/>
    <w:rsid w:val="006057D7"/>
    <w:rsid w:val="00605D32"/>
    <w:rsid w:val="00606BB0"/>
    <w:rsid w:val="00606EF4"/>
    <w:rsid w:val="006071C0"/>
    <w:rsid w:val="006073F9"/>
    <w:rsid w:val="00607895"/>
    <w:rsid w:val="00607BD6"/>
    <w:rsid w:val="00610140"/>
    <w:rsid w:val="00610160"/>
    <w:rsid w:val="00610163"/>
    <w:rsid w:val="00610ED8"/>
    <w:rsid w:val="00611AD0"/>
    <w:rsid w:val="006120C4"/>
    <w:rsid w:val="006123C4"/>
    <w:rsid w:val="0061248F"/>
    <w:rsid w:val="0061280F"/>
    <w:rsid w:val="00613320"/>
    <w:rsid w:val="006134CB"/>
    <w:rsid w:val="00613984"/>
    <w:rsid w:val="00613A05"/>
    <w:rsid w:val="00613B58"/>
    <w:rsid w:val="006141B0"/>
    <w:rsid w:val="006141E5"/>
    <w:rsid w:val="00614EBE"/>
    <w:rsid w:val="00615F90"/>
    <w:rsid w:val="00617139"/>
    <w:rsid w:val="006178F9"/>
    <w:rsid w:val="00617924"/>
    <w:rsid w:val="00617938"/>
    <w:rsid w:val="006200DB"/>
    <w:rsid w:val="006205F2"/>
    <w:rsid w:val="00620B00"/>
    <w:rsid w:val="00620BC7"/>
    <w:rsid w:val="00620E3E"/>
    <w:rsid w:val="006210FA"/>
    <w:rsid w:val="006211D8"/>
    <w:rsid w:val="006213F6"/>
    <w:rsid w:val="0062205B"/>
    <w:rsid w:val="0062209D"/>
    <w:rsid w:val="0062210A"/>
    <w:rsid w:val="0062246A"/>
    <w:rsid w:val="006248F6"/>
    <w:rsid w:val="00624AC4"/>
    <w:rsid w:val="00625008"/>
    <w:rsid w:val="00625221"/>
    <w:rsid w:val="0062524C"/>
    <w:rsid w:val="00625669"/>
    <w:rsid w:val="00625A4B"/>
    <w:rsid w:val="0062640C"/>
    <w:rsid w:val="00626993"/>
    <w:rsid w:val="006269B4"/>
    <w:rsid w:val="00630416"/>
    <w:rsid w:val="00631DCC"/>
    <w:rsid w:val="00631FED"/>
    <w:rsid w:val="0063262D"/>
    <w:rsid w:val="006328A5"/>
    <w:rsid w:val="006333D1"/>
    <w:rsid w:val="00633F45"/>
    <w:rsid w:val="00634565"/>
    <w:rsid w:val="00635296"/>
    <w:rsid w:val="00635675"/>
    <w:rsid w:val="0063669B"/>
    <w:rsid w:val="00636DC1"/>
    <w:rsid w:val="00637186"/>
    <w:rsid w:val="00637A5E"/>
    <w:rsid w:val="006400D7"/>
    <w:rsid w:val="006401E6"/>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3D04"/>
    <w:rsid w:val="006463DA"/>
    <w:rsid w:val="0064640D"/>
    <w:rsid w:val="00646993"/>
    <w:rsid w:val="0064712D"/>
    <w:rsid w:val="00647258"/>
    <w:rsid w:val="00647CAF"/>
    <w:rsid w:val="00647EEC"/>
    <w:rsid w:val="006503EA"/>
    <w:rsid w:val="00650772"/>
    <w:rsid w:val="006507B0"/>
    <w:rsid w:val="006507BA"/>
    <w:rsid w:val="0065113E"/>
    <w:rsid w:val="00651700"/>
    <w:rsid w:val="006518FD"/>
    <w:rsid w:val="00651B2E"/>
    <w:rsid w:val="00651B6F"/>
    <w:rsid w:val="00652111"/>
    <w:rsid w:val="0065220C"/>
    <w:rsid w:val="00652585"/>
    <w:rsid w:val="00652848"/>
    <w:rsid w:val="00652F58"/>
    <w:rsid w:val="00654192"/>
    <w:rsid w:val="0065461F"/>
    <w:rsid w:val="00654A33"/>
    <w:rsid w:val="00654BC8"/>
    <w:rsid w:val="006550B6"/>
    <w:rsid w:val="00655264"/>
    <w:rsid w:val="0065600C"/>
    <w:rsid w:val="0065604B"/>
    <w:rsid w:val="00656B40"/>
    <w:rsid w:val="00656C6F"/>
    <w:rsid w:val="00656F12"/>
    <w:rsid w:val="006574E6"/>
    <w:rsid w:val="0065757E"/>
    <w:rsid w:val="00660458"/>
    <w:rsid w:val="00660994"/>
    <w:rsid w:val="00660BD7"/>
    <w:rsid w:val="00660E08"/>
    <w:rsid w:val="00661A7F"/>
    <w:rsid w:val="00661D19"/>
    <w:rsid w:val="00662563"/>
    <w:rsid w:val="006635EE"/>
    <w:rsid w:val="00663725"/>
    <w:rsid w:val="0066394B"/>
    <w:rsid w:val="006642C9"/>
    <w:rsid w:val="00664395"/>
    <w:rsid w:val="00664491"/>
    <w:rsid w:val="00665AD0"/>
    <w:rsid w:val="00665D22"/>
    <w:rsid w:val="006662A6"/>
    <w:rsid w:val="006668AE"/>
    <w:rsid w:val="00666A01"/>
    <w:rsid w:val="00666A2B"/>
    <w:rsid w:val="00666A83"/>
    <w:rsid w:val="00667607"/>
    <w:rsid w:val="00667974"/>
    <w:rsid w:val="006706C3"/>
    <w:rsid w:val="00670E84"/>
    <w:rsid w:val="0067120D"/>
    <w:rsid w:val="00671262"/>
    <w:rsid w:val="006714ED"/>
    <w:rsid w:val="006722A0"/>
    <w:rsid w:val="00672C60"/>
    <w:rsid w:val="00673AD9"/>
    <w:rsid w:val="00673CE2"/>
    <w:rsid w:val="00673E94"/>
    <w:rsid w:val="00674F86"/>
    <w:rsid w:val="00675484"/>
    <w:rsid w:val="00675678"/>
    <w:rsid w:val="006759B8"/>
    <w:rsid w:val="00675E07"/>
    <w:rsid w:val="00675E27"/>
    <w:rsid w:val="00676DF1"/>
    <w:rsid w:val="0067743A"/>
    <w:rsid w:val="00680679"/>
    <w:rsid w:val="0068093D"/>
    <w:rsid w:val="00680B8E"/>
    <w:rsid w:val="00680CD2"/>
    <w:rsid w:val="00680F20"/>
    <w:rsid w:val="006816B0"/>
    <w:rsid w:val="00681DAE"/>
    <w:rsid w:val="006828B2"/>
    <w:rsid w:val="00682F6A"/>
    <w:rsid w:val="0068346E"/>
    <w:rsid w:val="006837C0"/>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4C0"/>
    <w:rsid w:val="0069563C"/>
    <w:rsid w:val="00695877"/>
    <w:rsid w:val="00695EF4"/>
    <w:rsid w:val="00696B91"/>
    <w:rsid w:val="00696BA9"/>
    <w:rsid w:val="006A00B6"/>
    <w:rsid w:val="006A03FF"/>
    <w:rsid w:val="006A068A"/>
    <w:rsid w:val="006A07CC"/>
    <w:rsid w:val="006A0CD8"/>
    <w:rsid w:val="006A0E36"/>
    <w:rsid w:val="006A11F0"/>
    <w:rsid w:val="006A170C"/>
    <w:rsid w:val="006A1C1D"/>
    <w:rsid w:val="006A35B9"/>
    <w:rsid w:val="006A3990"/>
    <w:rsid w:val="006A3DD9"/>
    <w:rsid w:val="006A3E7C"/>
    <w:rsid w:val="006A4AE4"/>
    <w:rsid w:val="006A516A"/>
    <w:rsid w:val="006A51CC"/>
    <w:rsid w:val="006A51DB"/>
    <w:rsid w:val="006A564A"/>
    <w:rsid w:val="006A5E73"/>
    <w:rsid w:val="006A631C"/>
    <w:rsid w:val="006A65A0"/>
    <w:rsid w:val="006A6E00"/>
    <w:rsid w:val="006A71A1"/>
    <w:rsid w:val="006A777C"/>
    <w:rsid w:val="006A78C2"/>
    <w:rsid w:val="006B031A"/>
    <w:rsid w:val="006B0407"/>
    <w:rsid w:val="006B08F8"/>
    <w:rsid w:val="006B0B35"/>
    <w:rsid w:val="006B0FC8"/>
    <w:rsid w:val="006B13E7"/>
    <w:rsid w:val="006B1C64"/>
    <w:rsid w:val="006B24EC"/>
    <w:rsid w:val="006B30A9"/>
    <w:rsid w:val="006B3782"/>
    <w:rsid w:val="006B3A9C"/>
    <w:rsid w:val="006B3D2D"/>
    <w:rsid w:val="006B566C"/>
    <w:rsid w:val="006B5721"/>
    <w:rsid w:val="006B6025"/>
    <w:rsid w:val="006B6233"/>
    <w:rsid w:val="006B6576"/>
    <w:rsid w:val="006B65F2"/>
    <w:rsid w:val="006B69C3"/>
    <w:rsid w:val="006B6DE8"/>
    <w:rsid w:val="006B6FE2"/>
    <w:rsid w:val="006C0489"/>
    <w:rsid w:val="006C04DE"/>
    <w:rsid w:val="006C070E"/>
    <w:rsid w:val="006C07F6"/>
    <w:rsid w:val="006C1565"/>
    <w:rsid w:val="006C29AD"/>
    <w:rsid w:val="006C2DC5"/>
    <w:rsid w:val="006C3181"/>
    <w:rsid w:val="006C36D2"/>
    <w:rsid w:val="006C3964"/>
    <w:rsid w:val="006C3AF0"/>
    <w:rsid w:val="006C422B"/>
    <w:rsid w:val="006C46DB"/>
    <w:rsid w:val="006C6B8B"/>
    <w:rsid w:val="006C6F16"/>
    <w:rsid w:val="006C74AB"/>
    <w:rsid w:val="006C77F9"/>
    <w:rsid w:val="006D1A41"/>
    <w:rsid w:val="006D1B3A"/>
    <w:rsid w:val="006D2309"/>
    <w:rsid w:val="006D3649"/>
    <w:rsid w:val="006D3A51"/>
    <w:rsid w:val="006D3DB0"/>
    <w:rsid w:val="006D422B"/>
    <w:rsid w:val="006D42DE"/>
    <w:rsid w:val="006D4B24"/>
    <w:rsid w:val="006D4FCE"/>
    <w:rsid w:val="006D625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59FF"/>
    <w:rsid w:val="006E5F57"/>
    <w:rsid w:val="006E6034"/>
    <w:rsid w:val="006E6627"/>
    <w:rsid w:val="006E7312"/>
    <w:rsid w:val="006E7595"/>
    <w:rsid w:val="006E75DF"/>
    <w:rsid w:val="006E78BB"/>
    <w:rsid w:val="006E7B5E"/>
    <w:rsid w:val="006E7E01"/>
    <w:rsid w:val="006F00F3"/>
    <w:rsid w:val="006F0786"/>
    <w:rsid w:val="006F0B9B"/>
    <w:rsid w:val="006F0E4B"/>
    <w:rsid w:val="006F1022"/>
    <w:rsid w:val="006F13E3"/>
    <w:rsid w:val="006F21BF"/>
    <w:rsid w:val="006F228E"/>
    <w:rsid w:val="006F296F"/>
    <w:rsid w:val="006F29EF"/>
    <w:rsid w:val="006F2BFE"/>
    <w:rsid w:val="006F2BFF"/>
    <w:rsid w:val="006F2D2C"/>
    <w:rsid w:val="006F366D"/>
    <w:rsid w:val="006F3D80"/>
    <w:rsid w:val="006F4C93"/>
    <w:rsid w:val="006F57D7"/>
    <w:rsid w:val="006F58CF"/>
    <w:rsid w:val="006F6014"/>
    <w:rsid w:val="006F6D6A"/>
    <w:rsid w:val="007000C9"/>
    <w:rsid w:val="0070099D"/>
    <w:rsid w:val="00700D36"/>
    <w:rsid w:val="00701334"/>
    <w:rsid w:val="00702619"/>
    <w:rsid w:val="007028AB"/>
    <w:rsid w:val="00702977"/>
    <w:rsid w:val="00702E45"/>
    <w:rsid w:val="00703536"/>
    <w:rsid w:val="00703661"/>
    <w:rsid w:val="00703B40"/>
    <w:rsid w:val="00703C6D"/>
    <w:rsid w:val="00705DC8"/>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0A"/>
    <w:rsid w:val="00724B4A"/>
    <w:rsid w:val="00724FC7"/>
    <w:rsid w:val="0072563A"/>
    <w:rsid w:val="00725B13"/>
    <w:rsid w:val="00725F6A"/>
    <w:rsid w:val="00725F93"/>
    <w:rsid w:val="00726478"/>
    <w:rsid w:val="007300D1"/>
    <w:rsid w:val="00730819"/>
    <w:rsid w:val="007321E4"/>
    <w:rsid w:val="00732885"/>
    <w:rsid w:val="007333AF"/>
    <w:rsid w:val="0073375F"/>
    <w:rsid w:val="00733D22"/>
    <w:rsid w:val="007343A9"/>
    <w:rsid w:val="00734617"/>
    <w:rsid w:val="00734E01"/>
    <w:rsid w:val="00734F89"/>
    <w:rsid w:val="00735342"/>
    <w:rsid w:val="00735489"/>
    <w:rsid w:val="00735954"/>
    <w:rsid w:val="00735F43"/>
    <w:rsid w:val="007368A1"/>
    <w:rsid w:val="00737365"/>
    <w:rsid w:val="00740643"/>
    <w:rsid w:val="0074075F"/>
    <w:rsid w:val="00740E38"/>
    <w:rsid w:val="007411C1"/>
    <w:rsid w:val="007412AE"/>
    <w:rsid w:val="00741FD0"/>
    <w:rsid w:val="0074298A"/>
    <w:rsid w:val="007434A6"/>
    <w:rsid w:val="00743669"/>
    <w:rsid w:val="00743CDB"/>
    <w:rsid w:val="00743CEC"/>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476EE"/>
    <w:rsid w:val="00750322"/>
    <w:rsid w:val="0075119C"/>
    <w:rsid w:val="00751668"/>
    <w:rsid w:val="00751898"/>
    <w:rsid w:val="00752B27"/>
    <w:rsid w:val="007532A9"/>
    <w:rsid w:val="007533DF"/>
    <w:rsid w:val="00753802"/>
    <w:rsid w:val="00753EB8"/>
    <w:rsid w:val="00754A0E"/>
    <w:rsid w:val="00754BD2"/>
    <w:rsid w:val="00754E50"/>
    <w:rsid w:val="00755CC5"/>
    <w:rsid w:val="007562E6"/>
    <w:rsid w:val="00756BB6"/>
    <w:rsid w:val="00757094"/>
    <w:rsid w:val="00757900"/>
    <w:rsid w:val="00757F4F"/>
    <w:rsid w:val="0076026A"/>
    <w:rsid w:val="007609DF"/>
    <w:rsid w:val="00761F91"/>
    <w:rsid w:val="0076237B"/>
    <w:rsid w:val="0076328B"/>
    <w:rsid w:val="0076347E"/>
    <w:rsid w:val="0076350F"/>
    <w:rsid w:val="007640C5"/>
    <w:rsid w:val="0076485B"/>
    <w:rsid w:val="007657C3"/>
    <w:rsid w:val="00765C17"/>
    <w:rsid w:val="00765CE2"/>
    <w:rsid w:val="00765D0B"/>
    <w:rsid w:val="00766856"/>
    <w:rsid w:val="00766A76"/>
    <w:rsid w:val="00766BC0"/>
    <w:rsid w:val="00767641"/>
    <w:rsid w:val="007676A1"/>
    <w:rsid w:val="007676B3"/>
    <w:rsid w:val="00770C57"/>
    <w:rsid w:val="00770D0B"/>
    <w:rsid w:val="007711FD"/>
    <w:rsid w:val="00771233"/>
    <w:rsid w:val="0077176F"/>
    <w:rsid w:val="00772162"/>
    <w:rsid w:val="00772A3A"/>
    <w:rsid w:val="00773305"/>
    <w:rsid w:val="00773518"/>
    <w:rsid w:val="00773A42"/>
    <w:rsid w:val="00773D30"/>
    <w:rsid w:val="0077404E"/>
    <w:rsid w:val="00774089"/>
    <w:rsid w:val="0077416B"/>
    <w:rsid w:val="00774E08"/>
    <w:rsid w:val="00775604"/>
    <w:rsid w:val="0077567D"/>
    <w:rsid w:val="00775DB8"/>
    <w:rsid w:val="00775E37"/>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34E"/>
    <w:rsid w:val="00784788"/>
    <w:rsid w:val="00785562"/>
    <w:rsid w:val="00785711"/>
    <w:rsid w:val="00785787"/>
    <w:rsid w:val="00785B57"/>
    <w:rsid w:val="00786706"/>
    <w:rsid w:val="00786D2A"/>
    <w:rsid w:val="00787F22"/>
    <w:rsid w:val="00787F6D"/>
    <w:rsid w:val="0079027C"/>
    <w:rsid w:val="00790283"/>
    <w:rsid w:val="0079098E"/>
    <w:rsid w:val="007909A9"/>
    <w:rsid w:val="00790CAA"/>
    <w:rsid w:val="00791186"/>
    <w:rsid w:val="007911C6"/>
    <w:rsid w:val="00791B7B"/>
    <w:rsid w:val="00792548"/>
    <w:rsid w:val="00792911"/>
    <w:rsid w:val="007929E4"/>
    <w:rsid w:val="007930D3"/>
    <w:rsid w:val="0079322C"/>
    <w:rsid w:val="00793D13"/>
    <w:rsid w:val="00794068"/>
    <w:rsid w:val="007942AA"/>
    <w:rsid w:val="00794A1F"/>
    <w:rsid w:val="00794A65"/>
    <w:rsid w:val="00795772"/>
    <w:rsid w:val="00795D34"/>
    <w:rsid w:val="00795F88"/>
    <w:rsid w:val="00795F96"/>
    <w:rsid w:val="00797375"/>
    <w:rsid w:val="007973B1"/>
    <w:rsid w:val="0079740D"/>
    <w:rsid w:val="007974F6"/>
    <w:rsid w:val="007A10CF"/>
    <w:rsid w:val="007A1858"/>
    <w:rsid w:val="007A187C"/>
    <w:rsid w:val="007A1A40"/>
    <w:rsid w:val="007A1DA8"/>
    <w:rsid w:val="007A33F3"/>
    <w:rsid w:val="007A3976"/>
    <w:rsid w:val="007A3D3B"/>
    <w:rsid w:val="007A3F41"/>
    <w:rsid w:val="007A4996"/>
    <w:rsid w:val="007A5392"/>
    <w:rsid w:val="007A5611"/>
    <w:rsid w:val="007A5E2D"/>
    <w:rsid w:val="007A6428"/>
    <w:rsid w:val="007A66FB"/>
    <w:rsid w:val="007A6EC0"/>
    <w:rsid w:val="007A6F39"/>
    <w:rsid w:val="007A6F48"/>
    <w:rsid w:val="007A74D4"/>
    <w:rsid w:val="007A77CB"/>
    <w:rsid w:val="007A77DD"/>
    <w:rsid w:val="007B0394"/>
    <w:rsid w:val="007B119A"/>
    <w:rsid w:val="007B1754"/>
    <w:rsid w:val="007B1810"/>
    <w:rsid w:val="007B1969"/>
    <w:rsid w:val="007B1F52"/>
    <w:rsid w:val="007B2A5F"/>
    <w:rsid w:val="007B2CD7"/>
    <w:rsid w:val="007B3EC2"/>
    <w:rsid w:val="007B4903"/>
    <w:rsid w:val="007B5DAF"/>
    <w:rsid w:val="007B5E73"/>
    <w:rsid w:val="007B6070"/>
    <w:rsid w:val="007B62A8"/>
    <w:rsid w:val="007B688D"/>
    <w:rsid w:val="007B6A9F"/>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064D"/>
    <w:rsid w:val="007D143D"/>
    <w:rsid w:val="007D1B94"/>
    <w:rsid w:val="007D2115"/>
    <w:rsid w:val="007D28B4"/>
    <w:rsid w:val="007D2E47"/>
    <w:rsid w:val="007D3A11"/>
    <w:rsid w:val="007D3A46"/>
    <w:rsid w:val="007D42D6"/>
    <w:rsid w:val="007D4959"/>
    <w:rsid w:val="007D49A0"/>
    <w:rsid w:val="007D4EC8"/>
    <w:rsid w:val="007D4F62"/>
    <w:rsid w:val="007D5583"/>
    <w:rsid w:val="007D5CD7"/>
    <w:rsid w:val="007D5DE3"/>
    <w:rsid w:val="007D65F7"/>
    <w:rsid w:val="007D667A"/>
    <w:rsid w:val="007D6A59"/>
    <w:rsid w:val="007D795A"/>
    <w:rsid w:val="007D7DD6"/>
    <w:rsid w:val="007E0118"/>
    <w:rsid w:val="007E066B"/>
    <w:rsid w:val="007E075C"/>
    <w:rsid w:val="007E0AB5"/>
    <w:rsid w:val="007E0D54"/>
    <w:rsid w:val="007E2049"/>
    <w:rsid w:val="007E21B7"/>
    <w:rsid w:val="007E3787"/>
    <w:rsid w:val="007E401B"/>
    <w:rsid w:val="007E5339"/>
    <w:rsid w:val="007E56A6"/>
    <w:rsid w:val="007E6203"/>
    <w:rsid w:val="007E64C7"/>
    <w:rsid w:val="007E693E"/>
    <w:rsid w:val="007E6B45"/>
    <w:rsid w:val="007E70EB"/>
    <w:rsid w:val="007E7857"/>
    <w:rsid w:val="007E78D6"/>
    <w:rsid w:val="007F0338"/>
    <w:rsid w:val="007F0376"/>
    <w:rsid w:val="007F1624"/>
    <w:rsid w:val="007F19AE"/>
    <w:rsid w:val="007F1ADC"/>
    <w:rsid w:val="007F1F9A"/>
    <w:rsid w:val="007F2730"/>
    <w:rsid w:val="007F3091"/>
    <w:rsid w:val="007F31E2"/>
    <w:rsid w:val="007F359F"/>
    <w:rsid w:val="007F3834"/>
    <w:rsid w:val="007F3BC5"/>
    <w:rsid w:val="007F5B4F"/>
    <w:rsid w:val="007F5C59"/>
    <w:rsid w:val="007F5E4F"/>
    <w:rsid w:val="007F679C"/>
    <w:rsid w:val="007F798E"/>
    <w:rsid w:val="0080002D"/>
    <w:rsid w:val="008018F6"/>
    <w:rsid w:val="008028EB"/>
    <w:rsid w:val="00803048"/>
    <w:rsid w:val="0080337F"/>
    <w:rsid w:val="008033C4"/>
    <w:rsid w:val="00803BD7"/>
    <w:rsid w:val="0080447A"/>
    <w:rsid w:val="00804490"/>
    <w:rsid w:val="008044FB"/>
    <w:rsid w:val="00805D0B"/>
    <w:rsid w:val="00805F7C"/>
    <w:rsid w:val="00806111"/>
    <w:rsid w:val="00806EF0"/>
    <w:rsid w:val="00807045"/>
    <w:rsid w:val="00807763"/>
    <w:rsid w:val="00807AE4"/>
    <w:rsid w:val="00810084"/>
    <w:rsid w:val="00811843"/>
    <w:rsid w:val="00812259"/>
    <w:rsid w:val="008125B2"/>
    <w:rsid w:val="00812CCE"/>
    <w:rsid w:val="008133A3"/>
    <w:rsid w:val="00813CAE"/>
    <w:rsid w:val="00814044"/>
    <w:rsid w:val="0081457D"/>
    <w:rsid w:val="00814782"/>
    <w:rsid w:val="00814977"/>
    <w:rsid w:val="00814C0B"/>
    <w:rsid w:val="00814D55"/>
    <w:rsid w:val="00814DCC"/>
    <w:rsid w:val="00814E51"/>
    <w:rsid w:val="00815B92"/>
    <w:rsid w:val="00815DCE"/>
    <w:rsid w:val="00815FFF"/>
    <w:rsid w:val="00816915"/>
    <w:rsid w:val="00817B05"/>
    <w:rsid w:val="00817BB2"/>
    <w:rsid w:val="00817DB5"/>
    <w:rsid w:val="008202F5"/>
    <w:rsid w:val="0082042C"/>
    <w:rsid w:val="00820F33"/>
    <w:rsid w:val="008218B4"/>
    <w:rsid w:val="00821E90"/>
    <w:rsid w:val="00822494"/>
    <w:rsid w:val="008225DC"/>
    <w:rsid w:val="00822C29"/>
    <w:rsid w:val="00822EA9"/>
    <w:rsid w:val="00823577"/>
    <w:rsid w:val="008239A0"/>
    <w:rsid w:val="00823F5C"/>
    <w:rsid w:val="00824221"/>
    <w:rsid w:val="00824249"/>
    <w:rsid w:val="008246E1"/>
    <w:rsid w:val="00824876"/>
    <w:rsid w:val="00824EBC"/>
    <w:rsid w:val="008250CD"/>
    <w:rsid w:val="0082513C"/>
    <w:rsid w:val="008254EF"/>
    <w:rsid w:val="00826DF2"/>
    <w:rsid w:val="0082758C"/>
    <w:rsid w:val="008278C0"/>
    <w:rsid w:val="00827B1A"/>
    <w:rsid w:val="008305F2"/>
    <w:rsid w:val="00830675"/>
    <w:rsid w:val="008306FF"/>
    <w:rsid w:val="00830D0B"/>
    <w:rsid w:val="008310C6"/>
    <w:rsid w:val="00831206"/>
    <w:rsid w:val="00832098"/>
    <w:rsid w:val="00832DDB"/>
    <w:rsid w:val="0083387B"/>
    <w:rsid w:val="00833C8F"/>
    <w:rsid w:val="008346F3"/>
    <w:rsid w:val="00834BA0"/>
    <w:rsid w:val="00834D7A"/>
    <w:rsid w:val="008352AD"/>
    <w:rsid w:val="00835D94"/>
    <w:rsid w:val="00835DDE"/>
    <w:rsid w:val="00835E52"/>
    <w:rsid w:val="0083628C"/>
    <w:rsid w:val="0083629C"/>
    <w:rsid w:val="008366FB"/>
    <w:rsid w:val="008368F9"/>
    <w:rsid w:val="00837161"/>
    <w:rsid w:val="008379FC"/>
    <w:rsid w:val="00837B88"/>
    <w:rsid w:val="0084067B"/>
    <w:rsid w:val="008419DC"/>
    <w:rsid w:val="00842032"/>
    <w:rsid w:val="00842FFA"/>
    <w:rsid w:val="00843713"/>
    <w:rsid w:val="008456D6"/>
    <w:rsid w:val="008464BE"/>
    <w:rsid w:val="0084660C"/>
    <w:rsid w:val="00847608"/>
    <w:rsid w:val="00847A5A"/>
    <w:rsid w:val="00847C39"/>
    <w:rsid w:val="00847D77"/>
    <w:rsid w:val="00847E21"/>
    <w:rsid w:val="00850433"/>
    <w:rsid w:val="0085104A"/>
    <w:rsid w:val="008526EB"/>
    <w:rsid w:val="00852C6D"/>
    <w:rsid w:val="00852CD4"/>
    <w:rsid w:val="00852DC0"/>
    <w:rsid w:val="00853572"/>
    <w:rsid w:val="00853F42"/>
    <w:rsid w:val="00854066"/>
    <w:rsid w:val="0085409D"/>
    <w:rsid w:val="0085434F"/>
    <w:rsid w:val="00854588"/>
    <w:rsid w:val="0085459B"/>
    <w:rsid w:val="008552A7"/>
    <w:rsid w:val="008556AC"/>
    <w:rsid w:val="00855E22"/>
    <w:rsid w:val="00856F4F"/>
    <w:rsid w:val="0085712C"/>
    <w:rsid w:val="0086074E"/>
    <w:rsid w:val="00860CDB"/>
    <w:rsid w:val="00860F5E"/>
    <w:rsid w:val="00861DAA"/>
    <w:rsid w:val="00861DF0"/>
    <w:rsid w:val="00862012"/>
    <w:rsid w:val="0086253F"/>
    <w:rsid w:val="0086290A"/>
    <w:rsid w:val="00863D22"/>
    <w:rsid w:val="00864474"/>
    <w:rsid w:val="00864A54"/>
    <w:rsid w:val="00864FDC"/>
    <w:rsid w:val="00865ADA"/>
    <w:rsid w:val="00865AEC"/>
    <w:rsid w:val="00866379"/>
    <w:rsid w:val="0086640D"/>
    <w:rsid w:val="0086654F"/>
    <w:rsid w:val="0086683B"/>
    <w:rsid w:val="00866A45"/>
    <w:rsid w:val="00866ACD"/>
    <w:rsid w:val="00866B6F"/>
    <w:rsid w:val="00867FF1"/>
    <w:rsid w:val="008701B7"/>
    <w:rsid w:val="00870C8B"/>
    <w:rsid w:val="00870DA1"/>
    <w:rsid w:val="008710C7"/>
    <w:rsid w:val="00871780"/>
    <w:rsid w:val="008717C1"/>
    <w:rsid w:val="00871CAC"/>
    <w:rsid w:val="0087260F"/>
    <w:rsid w:val="00872AB0"/>
    <w:rsid w:val="00872FDC"/>
    <w:rsid w:val="008730A5"/>
    <w:rsid w:val="00873715"/>
    <w:rsid w:val="00873E09"/>
    <w:rsid w:val="00874420"/>
    <w:rsid w:val="00874F35"/>
    <w:rsid w:val="00875405"/>
    <w:rsid w:val="00877E53"/>
    <w:rsid w:val="00880F3E"/>
    <w:rsid w:val="008812D4"/>
    <w:rsid w:val="00881CB0"/>
    <w:rsid w:val="00881E30"/>
    <w:rsid w:val="00882063"/>
    <w:rsid w:val="00883420"/>
    <w:rsid w:val="008838D2"/>
    <w:rsid w:val="00884F5C"/>
    <w:rsid w:val="00884FFE"/>
    <w:rsid w:val="00885307"/>
    <w:rsid w:val="008856D8"/>
    <w:rsid w:val="00885E57"/>
    <w:rsid w:val="00886361"/>
    <w:rsid w:val="00887247"/>
    <w:rsid w:val="0088757E"/>
    <w:rsid w:val="008875A3"/>
    <w:rsid w:val="00887B7E"/>
    <w:rsid w:val="00890307"/>
    <w:rsid w:val="0089063F"/>
    <w:rsid w:val="008910A2"/>
    <w:rsid w:val="00891AA0"/>
    <w:rsid w:val="00892599"/>
    <w:rsid w:val="008927D0"/>
    <w:rsid w:val="00893329"/>
    <w:rsid w:val="00893971"/>
    <w:rsid w:val="0089441B"/>
    <w:rsid w:val="00894522"/>
    <w:rsid w:val="008947D4"/>
    <w:rsid w:val="00894BA2"/>
    <w:rsid w:val="00894D39"/>
    <w:rsid w:val="00894E53"/>
    <w:rsid w:val="0089591D"/>
    <w:rsid w:val="00895DEA"/>
    <w:rsid w:val="00895DFA"/>
    <w:rsid w:val="00895E2B"/>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4B2"/>
    <w:rsid w:val="008A76C4"/>
    <w:rsid w:val="008A7959"/>
    <w:rsid w:val="008A7C66"/>
    <w:rsid w:val="008A7F89"/>
    <w:rsid w:val="008B05DF"/>
    <w:rsid w:val="008B0B6E"/>
    <w:rsid w:val="008B14DA"/>
    <w:rsid w:val="008B1D06"/>
    <w:rsid w:val="008B29B8"/>
    <w:rsid w:val="008B2DE4"/>
    <w:rsid w:val="008B2F1B"/>
    <w:rsid w:val="008B4539"/>
    <w:rsid w:val="008B51C8"/>
    <w:rsid w:val="008B70FA"/>
    <w:rsid w:val="008B7685"/>
    <w:rsid w:val="008B7AC9"/>
    <w:rsid w:val="008B7ECC"/>
    <w:rsid w:val="008C0D99"/>
    <w:rsid w:val="008C1750"/>
    <w:rsid w:val="008C25D6"/>
    <w:rsid w:val="008C2978"/>
    <w:rsid w:val="008C3409"/>
    <w:rsid w:val="008C3772"/>
    <w:rsid w:val="008C4C02"/>
    <w:rsid w:val="008C4E22"/>
    <w:rsid w:val="008C4E39"/>
    <w:rsid w:val="008C519E"/>
    <w:rsid w:val="008C53CC"/>
    <w:rsid w:val="008C54ED"/>
    <w:rsid w:val="008C7335"/>
    <w:rsid w:val="008C7563"/>
    <w:rsid w:val="008C7968"/>
    <w:rsid w:val="008D0046"/>
    <w:rsid w:val="008D0459"/>
    <w:rsid w:val="008D0E82"/>
    <w:rsid w:val="008D1041"/>
    <w:rsid w:val="008D1878"/>
    <w:rsid w:val="008D217E"/>
    <w:rsid w:val="008D22D0"/>
    <w:rsid w:val="008D2329"/>
    <w:rsid w:val="008D2BE8"/>
    <w:rsid w:val="008D2F09"/>
    <w:rsid w:val="008D3BB9"/>
    <w:rsid w:val="008D4256"/>
    <w:rsid w:val="008D4491"/>
    <w:rsid w:val="008D44CD"/>
    <w:rsid w:val="008D4BEB"/>
    <w:rsid w:val="008D5147"/>
    <w:rsid w:val="008D5451"/>
    <w:rsid w:val="008D5B4E"/>
    <w:rsid w:val="008D5CC5"/>
    <w:rsid w:val="008D6856"/>
    <w:rsid w:val="008D6AA7"/>
    <w:rsid w:val="008D7383"/>
    <w:rsid w:val="008D7E78"/>
    <w:rsid w:val="008E02CF"/>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5BB1"/>
    <w:rsid w:val="008F6B95"/>
    <w:rsid w:val="008F7E87"/>
    <w:rsid w:val="009002C1"/>
    <w:rsid w:val="00900700"/>
    <w:rsid w:val="00900BA8"/>
    <w:rsid w:val="00900BE3"/>
    <w:rsid w:val="00900C34"/>
    <w:rsid w:val="00901490"/>
    <w:rsid w:val="00901E8D"/>
    <w:rsid w:val="009024D1"/>
    <w:rsid w:val="00902A33"/>
    <w:rsid w:val="009039CD"/>
    <w:rsid w:val="00903DCE"/>
    <w:rsid w:val="009044DC"/>
    <w:rsid w:val="0090459E"/>
    <w:rsid w:val="00905887"/>
    <w:rsid w:val="00905A3E"/>
    <w:rsid w:val="00906467"/>
    <w:rsid w:val="00906599"/>
    <w:rsid w:val="009069E9"/>
    <w:rsid w:val="00906F11"/>
    <w:rsid w:val="00907B61"/>
    <w:rsid w:val="00907F48"/>
    <w:rsid w:val="009105CC"/>
    <w:rsid w:val="00910A73"/>
    <w:rsid w:val="00911466"/>
    <w:rsid w:val="009123FC"/>
    <w:rsid w:val="009128C1"/>
    <w:rsid w:val="009137FE"/>
    <w:rsid w:val="00914365"/>
    <w:rsid w:val="0091482A"/>
    <w:rsid w:val="00914C62"/>
    <w:rsid w:val="0091533A"/>
    <w:rsid w:val="009168BA"/>
    <w:rsid w:val="00917510"/>
    <w:rsid w:val="00920050"/>
    <w:rsid w:val="00920061"/>
    <w:rsid w:val="009200FA"/>
    <w:rsid w:val="0092015B"/>
    <w:rsid w:val="00920737"/>
    <w:rsid w:val="00920B3E"/>
    <w:rsid w:val="00921592"/>
    <w:rsid w:val="00921CEB"/>
    <w:rsid w:val="009226D0"/>
    <w:rsid w:val="00923571"/>
    <w:rsid w:val="00925779"/>
    <w:rsid w:val="00926622"/>
    <w:rsid w:val="00927164"/>
    <w:rsid w:val="00927D6C"/>
    <w:rsid w:val="00927F79"/>
    <w:rsid w:val="00931297"/>
    <w:rsid w:val="00932594"/>
    <w:rsid w:val="00932AE8"/>
    <w:rsid w:val="009334D2"/>
    <w:rsid w:val="009335EB"/>
    <w:rsid w:val="0093467C"/>
    <w:rsid w:val="00934FAE"/>
    <w:rsid w:val="00935943"/>
    <w:rsid w:val="00935B8B"/>
    <w:rsid w:val="00935D4B"/>
    <w:rsid w:val="009362DE"/>
    <w:rsid w:val="009373F6"/>
    <w:rsid w:val="00937774"/>
    <w:rsid w:val="00937F95"/>
    <w:rsid w:val="00940511"/>
    <w:rsid w:val="00940C6A"/>
    <w:rsid w:val="0094183C"/>
    <w:rsid w:val="009429A3"/>
    <w:rsid w:val="00942A4E"/>
    <w:rsid w:val="00943C81"/>
    <w:rsid w:val="009440F9"/>
    <w:rsid w:val="00944CAA"/>
    <w:rsid w:val="009453DC"/>
    <w:rsid w:val="00945876"/>
    <w:rsid w:val="00945CA5"/>
    <w:rsid w:val="00945D42"/>
    <w:rsid w:val="00945D43"/>
    <w:rsid w:val="00946790"/>
    <w:rsid w:val="0094712C"/>
    <w:rsid w:val="00947BBA"/>
    <w:rsid w:val="00950086"/>
    <w:rsid w:val="00951A74"/>
    <w:rsid w:val="00951C2B"/>
    <w:rsid w:val="00951D25"/>
    <w:rsid w:val="00951FE9"/>
    <w:rsid w:val="009536E9"/>
    <w:rsid w:val="00953725"/>
    <w:rsid w:val="00953A9F"/>
    <w:rsid w:val="00953ADE"/>
    <w:rsid w:val="00953DDC"/>
    <w:rsid w:val="00954B2C"/>
    <w:rsid w:val="00954B47"/>
    <w:rsid w:val="00954F30"/>
    <w:rsid w:val="00955145"/>
    <w:rsid w:val="00955518"/>
    <w:rsid w:val="00955A54"/>
    <w:rsid w:val="009566A5"/>
    <w:rsid w:val="00956844"/>
    <w:rsid w:val="009577E7"/>
    <w:rsid w:val="00957E1F"/>
    <w:rsid w:val="00960D35"/>
    <w:rsid w:val="00960F5A"/>
    <w:rsid w:val="0096159D"/>
    <w:rsid w:val="009617E5"/>
    <w:rsid w:val="00962032"/>
    <w:rsid w:val="00962139"/>
    <w:rsid w:val="009623A1"/>
    <w:rsid w:val="0096287F"/>
    <w:rsid w:val="00962EFB"/>
    <w:rsid w:val="009633AD"/>
    <w:rsid w:val="009634AA"/>
    <w:rsid w:val="00963A7B"/>
    <w:rsid w:val="00963B0D"/>
    <w:rsid w:val="00963D16"/>
    <w:rsid w:val="00964345"/>
    <w:rsid w:val="00964372"/>
    <w:rsid w:val="009647F5"/>
    <w:rsid w:val="00964DAC"/>
    <w:rsid w:val="00965238"/>
    <w:rsid w:val="0096623D"/>
    <w:rsid w:val="00966DC0"/>
    <w:rsid w:val="0096703D"/>
    <w:rsid w:val="009676E9"/>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0E6A"/>
    <w:rsid w:val="009813A3"/>
    <w:rsid w:val="00981BD5"/>
    <w:rsid w:val="0098230D"/>
    <w:rsid w:val="009824DF"/>
    <w:rsid w:val="00982C6F"/>
    <w:rsid w:val="0098356E"/>
    <w:rsid w:val="00983575"/>
    <w:rsid w:val="009852CC"/>
    <w:rsid w:val="00985D79"/>
    <w:rsid w:val="00985DF4"/>
    <w:rsid w:val="00985FF2"/>
    <w:rsid w:val="00986113"/>
    <w:rsid w:val="009868C6"/>
    <w:rsid w:val="00986ABA"/>
    <w:rsid w:val="00986ABF"/>
    <w:rsid w:val="00986C15"/>
    <w:rsid w:val="00987936"/>
    <w:rsid w:val="00987AFD"/>
    <w:rsid w:val="00990200"/>
    <w:rsid w:val="0099095A"/>
    <w:rsid w:val="00990CFD"/>
    <w:rsid w:val="00990D71"/>
    <w:rsid w:val="009915B9"/>
    <w:rsid w:val="00991CB2"/>
    <w:rsid w:val="00991D39"/>
    <w:rsid w:val="00992BB4"/>
    <w:rsid w:val="0099373E"/>
    <w:rsid w:val="00993AFE"/>
    <w:rsid w:val="00994855"/>
    <w:rsid w:val="00995883"/>
    <w:rsid w:val="00995DF7"/>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4855"/>
    <w:rsid w:val="009A57EE"/>
    <w:rsid w:val="009A5BBB"/>
    <w:rsid w:val="009A5C2F"/>
    <w:rsid w:val="009A5E24"/>
    <w:rsid w:val="009A7A55"/>
    <w:rsid w:val="009A7D78"/>
    <w:rsid w:val="009B0417"/>
    <w:rsid w:val="009B06A9"/>
    <w:rsid w:val="009B0A39"/>
    <w:rsid w:val="009B0D0E"/>
    <w:rsid w:val="009B136A"/>
    <w:rsid w:val="009B1F48"/>
    <w:rsid w:val="009B2478"/>
    <w:rsid w:val="009B2887"/>
    <w:rsid w:val="009B2A4C"/>
    <w:rsid w:val="009B300D"/>
    <w:rsid w:val="009B3566"/>
    <w:rsid w:val="009B4282"/>
    <w:rsid w:val="009B4C09"/>
    <w:rsid w:val="009B4C68"/>
    <w:rsid w:val="009B4D10"/>
    <w:rsid w:val="009B5A71"/>
    <w:rsid w:val="009B5ABD"/>
    <w:rsid w:val="009B5D5B"/>
    <w:rsid w:val="009B63CE"/>
    <w:rsid w:val="009B6711"/>
    <w:rsid w:val="009B71CE"/>
    <w:rsid w:val="009B789F"/>
    <w:rsid w:val="009B7CDF"/>
    <w:rsid w:val="009B7DCF"/>
    <w:rsid w:val="009C0124"/>
    <w:rsid w:val="009C04C5"/>
    <w:rsid w:val="009C1609"/>
    <w:rsid w:val="009C23D4"/>
    <w:rsid w:val="009C24D7"/>
    <w:rsid w:val="009C2573"/>
    <w:rsid w:val="009C2D4C"/>
    <w:rsid w:val="009C3413"/>
    <w:rsid w:val="009C3DF1"/>
    <w:rsid w:val="009C3E0C"/>
    <w:rsid w:val="009C45BB"/>
    <w:rsid w:val="009C4B33"/>
    <w:rsid w:val="009C5A87"/>
    <w:rsid w:val="009C5D37"/>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6BA"/>
    <w:rsid w:val="009D3BC1"/>
    <w:rsid w:val="009D4017"/>
    <w:rsid w:val="009D4670"/>
    <w:rsid w:val="009D4B2E"/>
    <w:rsid w:val="009D58F7"/>
    <w:rsid w:val="009D5B3E"/>
    <w:rsid w:val="009D6132"/>
    <w:rsid w:val="009D621D"/>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2C"/>
    <w:rsid w:val="009E41E4"/>
    <w:rsid w:val="009E4761"/>
    <w:rsid w:val="009E47AC"/>
    <w:rsid w:val="009E487A"/>
    <w:rsid w:val="009E4E7B"/>
    <w:rsid w:val="009E5AB7"/>
    <w:rsid w:val="009E5BE2"/>
    <w:rsid w:val="009E5EDC"/>
    <w:rsid w:val="009E64B9"/>
    <w:rsid w:val="009E6CE9"/>
    <w:rsid w:val="009E6EDA"/>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0754"/>
    <w:rsid w:val="00A01537"/>
    <w:rsid w:val="00A01D6E"/>
    <w:rsid w:val="00A02732"/>
    <w:rsid w:val="00A048E9"/>
    <w:rsid w:val="00A049A4"/>
    <w:rsid w:val="00A04C71"/>
    <w:rsid w:val="00A04C95"/>
    <w:rsid w:val="00A04D53"/>
    <w:rsid w:val="00A04DB0"/>
    <w:rsid w:val="00A0567A"/>
    <w:rsid w:val="00A05A94"/>
    <w:rsid w:val="00A05E17"/>
    <w:rsid w:val="00A05F69"/>
    <w:rsid w:val="00A062AC"/>
    <w:rsid w:val="00A065DD"/>
    <w:rsid w:val="00A06946"/>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44B"/>
    <w:rsid w:val="00A14A82"/>
    <w:rsid w:val="00A15C89"/>
    <w:rsid w:val="00A15DA5"/>
    <w:rsid w:val="00A15F64"/>
    <w:rsid w:val="00A163B6"/>
    <w:rsid w:val="00A1660C"/>
    <w:rsid w:val="00A16A9D"/>
    <w:rsid w:val="00A17000"/>
    <w:rsid w:val="00A17C5C"/>
    <w:rsid w:val="00A20728"/>
    <w:rsid w:val="00A20B8C"/>
    <w:rsid w:val="00A2103C"/>
    <w:rsid w:val="00A213AC"/>
    <w:rsid w:val="00A21FD0"/>
    <w:rsid w:val="00A22104"/>
    <w:rsid w:val="00A22B3E"/>
    <w:rsid w:val="00A22E69"/>
    <w:rsid w:val="00A22EA6"/>
    <w:rsid w:val="00A2314A"/>
    <w:rsid w:val="00A236A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CA1"/>
    <w:rsid w:val="00A35EC9"/>
    <w:rsid w:val="00A41A32"/>
    <w:rsid w:val="00A41B65"/>
    <w:rsid w:val="00A42511"/>
    <w:rsid w:val="00A428E4"/>
    <w:rsid w:val="00A43344"/>
    <w:rsid w:val="00A44E3D"/>
    <w:rsid w:val="00A45B36"/>
    <w:rsid w:val="00A4653B"/>
    <w:rsid w:val="00A46D0E"/>
    <w:rsid w:val="00A50301"/>
    <w:rsid w:val="00A5058C"/>
    <w:rsid w:val="00A5087C"/>
    <w:rsid w:val="00A50C9E"/>
    <w:rsid w:val="00A50D41"/>
    <w:rsid w:val="00A51482"/>
    <w:rsid w:val="00A514A7"/>
    <w:rsid w:val="00A51B4B"/>
    <w:rsid w:val="00A52565"/>
    <w:rsid w:val="00A52610"/>
    <w:rsid w:val="00A52F50"/>
    <w:rsid w:val="00A5392E"/>
    <w:rsid w:val="00A546D7"/>
    <w:rsid w:val="00A54747"/>
    <w:rsid w:val="00A54A53"/>
    <w:rsid w:val="00A54EA6"/>
    <w:rsid w:val="00A54ECB"/>
    <w:rsid w:val="00A5515B"/>
    <w:rsid w:val="00A55581"/>
    <w:rsid w:val="00A557EE"/>
    <w:rsid w:val="00A569BD"/>
    <w:rsid w:val="00A57026"/>
    <w:rsid w:val="00A60218"/>
    <w:rsid w:val="00A603A0"/>
    <w:rsid w:val="00A60CEA"/>
    <w:rsid w:val="00A62965"/>
    <w:rsid w:val="00A62989"/>
    <w:rsid w:val="00A62B55"/>
    <w:rsid w:val="00A6305F"/>
    <w:rsid w:val="00A64017"/>
    <w:rsid w:val="00A654AB"/>
    <w:rsid w:val="00A65640"/>
    <w:rsid w:val="00A65935"/>
    <w:rsid w:val="00A65A8B"/>
    <w:rsid w:val="00A65D33"/>
    <w:rsid w:val="00A674BE"/>
    <w:rsid w:val="00A67553"/>
    <w:rsid w:val="00A701E7"/>
    <w:rsid w:val="00A7026D"/>
    <w:rsid w:val="00A702E8"/>
    <w:rsid w:val="00A709B5"/>
    <w:rsid w:val="00A713E7"/>
    <w:rsid w:val="00A718CD"/>
    <w:rsid w:val="00A7190B"/>
    <w:rsid w:val="00A71D5F"/>
    <w:rsid w:val="00A720F5"/>
    <w:rsid w:val="00A7215E"/>
    <w:rsid w:val="00A722C1"/>
    <w:rsid w:val="00A723D1"/>
    <w:rsid w:val="00A72FB6"/>
    <w:rsid w:val="00A730DE"/>
    <w:rsid w:val="00A734C1"/>
    <w:rsid w:val="00A73D3C"/>
    <w:rsid w:val="00A74742"/>
    <w:rsid w:val="00A74B49"/>
    <w:rsid w:val="00A75C5F"/>
    <w:rsid w:val="00A7694F"/>
    <w:rsid w:val="00A76B94"/>
    <w:rsid w:val="00A779E3"/>
    <w:rsid w:val="00A77A02"/>
    <w:rsid w:val="00A77DB3"/>
    <w:rsid w:val="00A80AE2"/>
    <w:rsid w:val="00A81531"/>
    <w:rsid w:val="00A828B8"/>
    <w:rsid w:val="00A82964"/>
    <w:rsid w:val="00A82C7F"/>
    <w:rsid w:val="00A830B2"/>
    <w:rsid w:val="00A8407F"/>
    <w:rsid w:val="00A854B8"/>
    <w:rsid w:val="00A8554F"/>
    <w:rsid w:val="00A85882"/>
    <w:rsid w:val="00A85AC2"/>
    <w:rsid w:val="00A85C90"/>
    <w:rsid w:val="00A868AE"/>
    <w:rsid w:val="00A86D4B"/>
    <w:rsid w:val="00A86F9F"/>
    <w:rsid w:val="00A872CA"/>
    <w:rsid w:val="00A900FA"/>
    <w:rsid w:val="00A91072"/>
    <w:rsid w:val="00A9168F"/>
    <w:rsid w:val="00A92676"/>
    <w:rsid w:val="00A92E2D"/>
    <w:rsid w:val="00A94DB4"/>
    <w:rsid w:val="00A9570B"/>
    <w:rsid w:val="00A9576F"/>
    <w:rsid w:val="00A95993"/>
    <w:rsid w:val="00A95C00"/>
    <w:rsid w:val="00A95F24"/>
    <w:rsid w:val="00A961A7"/>
    <w:rsid w:val="00A96333"/>
    <w:rsid w:val="00A96EC8"/>
    <w:rsid w:val="00A97D73"/>
    <w:rsid w:val="00AA04EF"/>
    <w:rsid w:val="00AA0FBE"/>
    <w:rsid w:val="00AA11F7"/>
    <w:rsid w:val="00AA14E3"/>
    <w:rsid w:val="00AA1A38"/>
    <w:rsid w:val="00AA2421"/>
    <w:rsid w:val="00AA2475"/>
    <w:rsid w:val="00AA263A"/>
    <w:rsid w:val="00AA2DEE"/>
    <w:rsid w:val="00AA317B"/>
    <w:rsid w:val="00AA338A"/>
    <w:rsid w:val="00AA3DDD"/>
    <w:rsid w:val="00AA3F0D"/>
    <w:rsid w:val="00AA5572"/>
    <w:rsid w:val="00AA5AB8"/>
    <w:rsid w:val="00AA6341"/>
    <w:rsid w:val="00AA70E6"/>
    <w:rsid w:val="00AA7A40"/>
    <w:rsid w:val="00AA7F5D"/>
    <w:rsid w:val="00AB0B13"/>
    <w:rsid w:val="00AB0E7E"/>
    <w:rsid w:val="00AB20FA"/>
    <w:rsid w:val="00AB2128"/>
    <w:rsid w:val="00AB26FB"/>
    <w:rsid w:val="00AB2CDE"/>
    <w:rsid w:val="00AB43A0"/>
    <w:rsid w:val="00AB44A0"/>
    <w:rsid w:val="00AB57FC"/>
    <w:rsid w:val="00AB58E5"/>
    <w:rsid w:val="00AB5D01"/>
    <w:rsid w:val="00AB5E2B"/>
    <w:rsid w:val="00AB603C"/>
    <w:rsid w:val="00AB60F2"/>
    <w:rsid w:val="00AB7145"/>
    <w:rsid w:val="00AB717D"/>
    <w:rsid w:val="00AC0114"/>
    <w:rsid w:val="00AC0322"/>
    <w:rsid w:val="00AC13D0"/>
    <w:rsid w:val="00AC22EA"/>
    <w:rsid w:val="00AC23C2"/>
    <w:rsid w:val="00AC2CCF"/>
    <w:rsid w:val="00AC3ACF"/>
    <w:rsid w:val="00AC4009"/>
    <w:rsid w:val="00AC4212"/>
    <w:rsid w:val="00AC478D"/>
    <w:rsid w:val="00AC47BD"/>
    <w:rsid w:val="00AC4D91"/>
    <w:rsid w:val="00AC50AD"/>
    <w:rsid w:val="00AC634A"/>
    <w:rsid w:val="00AC6592"/>
    <w:rsid w:val="00AC6977"/>
    <w:rsid w:val="00AC721C"/>
    <w:rsid w:val="00AC7350"/>
    <w:rsid w:val="00AC7C31"/>
    <w:rsid w:val="00AC7C95"/>
    <w:rsid w:val="00AC7D83"/>
    <w:rsid w:val="00AD0090"/>
    <w:rsid w:val="00AD0BCA"/>
    <w:rsid w:val="00AD10EB"/>
    <w:rsid w:val="00AD134C"/>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CCF"/>
    <w:rsid w:val="00AD5D7E"/>
    <w:rsid w:val="00AD5F0E"/>
    <w:rsid w:val="00AD6C27"/>
    <w:rsid w:val="00AD720F"/>
    <w:rsid w:val="00AD7B43"/>
    <w:rsid w:val="00AD7E11"/>
    <w:rsid w:val="00AE08B0"/>
    <w:rsid w:val="00AE14CA"/>
    <w:rsid w:val="00AE14E3"/>
    <w:rsid w:val="00AE172D"/>
    <w:rsid w:val="00AE238A"/>
    <w:rsid w:val="00AE2610"/>
    <w:rsid w:val="00AE35C5"/>
    <w:rsid w:val="00AE3857"/>
    <w:rsid w:val="00AE387E"/>
    <w:rsid w:val="00AE3C57"/>
    <w:rsid w:val="00AE3F65"/>
    <w:rsid w:val="00AE48B4"/>
    <w:rsid w:val="00AE4A93"/>
    <w:rsid w:val="00AE4B31"/>
    <w:rsid w:val="00AE56D5"/>
    <w:rsid w:val="00AE5729"/>
    <w:rsid w:val="00AE5791"/>
    <w:rsid w:val="00AE5883"/>
    <w:rsid w:val="00AE5D52"/>
    <w:rsid w:val="00AE69F4"/>
    <w:rsid w:val="00AE6B45"/>
    <w:rsid w:val="00AE6C31"/>
    <w:rsid w:val="00AE6E4F"/>
    <w:rsid w:val="00AE71CE"/>
    <w:rsid w:val="00AE7411"/>
    <w:rsid w:val="00AE747E"/>
    <w:rsid w:val="00AE76BF"/>
    <w:rsid w:val="00AE78D1"/>
    <w:rsid w:val="00AE7E03"/>
    <w:rsid w:val="00AE7F79"/>
    <w:rsid w:val="00AF104E"/>
    <w:rsid w:val="00AF15DB"/>
    <w:rsid w:val="00AF1FFB"/>
    <w:rsid w:val="00AF261A"/>
    <w:rsid w:val="00AF2788"/>
    <w:rsid w:val="00AF27F5"/>
    <w:rsid w:val="00AF281A"/>
    <w:rsid w:val="00AF3681"/>
    <w:rsid w:val="00AF4C52"/>
    <w:rsid w:val="00AF4DBA"/>
    <w:rsid w:val="00AF4EF6"/>
    <w:rsid w:val="00AF5134"/>
    <w:rsid w:val="00AF5DFE"/>
    <w:rsid w:val="00AF6240"/>
    <w:rsid w:val="00AF694E"/>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458"/>
    <w:rsid w:val="00B058BB"/>
    <w:rsid w:val="00B0590E"/>
    <w:rsid w:val="00B067E9"/>
    <w:rsid w:val="00B06CC8"/>
    <w:rsid w:val="00B06F38"/>
    <w:rsid w:val="00B07376"/>
    <w:rsid w:val="00B07CAE"/>
    <w:rsid w:val="00B07CF2"/>
    <w:rsid w:val="00B07DB3"/>
    <w:rsid w:val="00B10041"/>
    <w:rsid w:val="00B10553"/>
    <w:rsid w:val="00B105FB"/>
    <w:rsid w:val="00B1070A"/>
    <w:rsid w:val="00B1093F"/>
    <w:rsid w:val="00B10A8F"/>
    <w:rsid w:val="00B10C89"/>
    <w:rsid w:val="00B11046"/>
    <w:rsid w:val="00B11410"/>
    <w:rsid w:val="00B1145B"/>
    <w:rsid w:val="00B11686"/>
    <w:rsid w:val="00B11A1E"/>
    <w:rsid w:val="00B11C95"/>
    <w:rsid w:val="00B13455"/>
    <w:rsid w:val="00B13B8B"/>
    <w:rsid w:val="00B1405A"/>
    <w:rsid w:val="00B14B0E"/>
    <w:rsid w:val="00B14B4A"/>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1090"/>
    <w:rsid w:val="00B31430"/>
    <w:rsid w:val="00B32886"/>
    <w:rsid w:val="00B32B19"/>
    <w:rsid w:val="00B32B5F"/>
    <w:rsid w:val="00B330F8"/>
    <w:rsid w:val="00B334A2"/>
    <w:rsid w:val="00B33836"/>
    <w:rsid w:val="00B33905"/>
    <w:rsid w:val="00B33B8E"/>
    <w:rsid w:val="00B33D0A"/>
    <w:rsid w:val="00B358BB"/>
    <w:rsid w:val="00B365A5"/>
    <w:rsid w:val="00B36778"/>
    <w:rsid w:val="00B379E2"/>
    <w:rsid w:val="00B37D2C"/>
    <w:rsid w:val="00B4052D"/>
    <w:rsid w:val="00B40B53"/>
    <w:rsid w:val="00B40CD9"/>
    <w:rsid w:val="00B41209"/>
    <w:rsid w:val="00B413AA"/>
    <w:rsid w:val="00B417E1"/>
    <w:rsid w:val="00B41D6C"/>
    <w:rsid w:val="00B41E7B"/>
    <w:rsid w:val="00B425C0"/>
    <w:rsid w:val="00B4271A"/>
    <w:rsid w:val="00B427E2"/>
    <w:rsid w:val="00B428AB"/>
    <w:rsid w:val="00B42E86"/>
    <w:rsid w:val="00B432C0"/>
    <w:rsid w:val="00B434FD"/>
    <w:rsid w:val="00B43B7A"/>
    <w:rsid w:val="00B43EEC"/>
    <w:rsid w:val="00B44455"/>
    <w:rsid w:val="00B44889"/>
    <w:rsid w:val="00B45176"/>
    <w:rsid w:val="00B4550F"/>
    <w:rsid w:val="00B45F0F"/>
    <w:rsid w:val="00B465A6"/>
    <w:rsid w:val="00B46A77"/>
    <w:rsid w:val="00B46E2F"/>
    <w:rsid w:val="00B47C78"/>
    <w:rsid w:val="00B50652"/>
    <w:rsid w:val="00B5144F"/>
    <w:rsid w:val="00B5165B"/>
    <w:rsid w:val="00B51A00"/>
    <w:rsid w:val="00B52213"/>
    <w:rsid w:val="00B5223B"/>
    <w:rsid w:val="00B53C34"/>
    <w:rsid w:val="00B53CC7"/>
    <w:rsid w:val="00B53CCD"/>
    <w:rsid w:val="00B53F6C"/>
    <w:rsid w:val="00B541D7"/>
    <w:rsid w:val="00B54BEE"/>
    <w:rsid w:val="00B5524C"/>
    <w:rsid w:val="00B55BCF"/>
    <w:rsid w:val="00B55FF9"/>
    <w:rsid w:val="00B560CA"/>
    <w:rsid w:val="00B5623A"/>
    <w:rsid w:val="00B56807"/>
    <w:rsid w:val="00B56EF3"/>
    <w:rsid w:val="00B57A1B"/>
    <w:rsid w:val="00B57E3C"/>
    <w:rsid w:val="00B57F64"/>
    <w:rsid w:val="00B602AC"/>
    <w:rsid w:val="00B60BE8"/>
    <w:rsid w:val="00B60BFF"/>
    <w:rsid w:val="00B60FAF"/>
    <w:rsid w:val="00B61688"/>
    <w:rsid w:val="00B617E4"/>
    <w:rsid w:val="00B6212C"/>
    <w:rsid w:val="00B63092"/>
    <w:rsid w:val="00B63423"/>
    <w:rsid w:val="00B6352E"/>
    <w:rsid w:val="00B63AE5"/>
    <w:rsid w:val="00B6459B"/>
    <w:rsid w:val="00B64794"/>
    <w:rsid w:val="00B66547"/>
    <w:rsid w:val="00B709A2"/>
    <w:rsid w:val="00B71716"/>
    <w:rsid w:val="00B7192C"/>
    <w:rsid w:val="00B71DE5"/>
    <w:rsid w:val="00B71EAA"/>
    <w:rsid w:val="00B71FF7"/>
    <w:rsid w:val="00B72CA3"/>
    <w:rsid w:val="00B73440"/>
    <w:rsid w:val="00B73E53"/>
    <w:rsid w:val="00B740CE"/>
    <w:rsid w:val="00B74FA4"/>
    <w:rsid w:val="00B7590A"/>
    <w:rsid w:val="00B76596"/>
    <w:rsid w:val="00B7741C"/>
    <w:rsid w:val="00B77DCC"/>
    <w:rsid w:val="00B8049A"/>
    <w:rsid w:val="00B806C4"/>
    <w:rsid w:val="00B80AA6"/>
    <w:rsid w:val="00B80BED"/>
    <w:rsid w:val="00B80D9F"/>
    <w:rsid w:val="00B80F07"/>
    <w:rsid w:val="00B81655"/>
    <w:rsid w:val="00B81943"/>
    <w:rsid w:val="00B81C9B"/>
    <w:rsid w:val="00B8296C"/>
    <w:rsid w:val="00B82B58"/>
    <w:rsid w:val="00B83701"/>
    <w:rsid w:val="00B84236"/>
    <w:rsid w:val="00B857C0"/>
    <w:rsid w:val="00B867AA"/>
    <w:rsid w:val="00B86969"/>
    <w:rsid w:val="00B86C19"/>
    <w:rsid w:val="00B86C53"/>
    <w:rsid w:val="00B871DA"/>
    <w:rsid w:val="00B87262"/>
    <w:rsid w:val="00B873DF"/>
    <w:rsid w:val="00B8759E"/>
    <w:rsid w:val="00B87DCF"/>
    <w:rsid w:val="00B9056C"/>
    <w:rsid w:val="00B907CC"/>
    <w:rsid w:val="00B90ACC"/>
    <w:rsid w:val="00B9113A"/>
    <w:rsid w:val="00B91432"/>
    <w:rsid w:val="00B91592"/>
    <w:rsid w:val="00B91F37"/>
    <w:rsid w:val="00B9251F"/>
    <w:rsid w:val="00B92EB8"/>
    <w:rsid w:val="00B92F84"/>
    <w:rsid w:val="00B9496C"/>
    <w:rsid w:val="00B949E7"/>
    <w:rsid w:val="00B94E6D"/>
    <w:rsid w:val="00B954E8"/>
    <w:rsid w:val="00B95520"/>
    <w:rsid w:val="00B95AAB"/>
    <w:rsid w:val="00B95F50"/>
    <w:rsid w:val="00B96344"/>
    <w:rsid w:val="00B9659D"/>
    <w:rsid w:val="00B96EC1"/>
    <w:rsid w:val="00B97085"/>
    <w:rsid w:val="00B976BB"/>
    <w:rsid w:val="00BA0234"/>
    <w:rsid w:val="00BA1FD7"/>
    <w:rsid w:val="00BA2099"/>
    <w:rsid w:val="00BA2281"/>
    <w:rsid w:val="00BA2A74"/>
    <w:rsid w:val="00BA2C4B"/>
    <w:rsid w:val="00BA2D61"/>
    <w:rsid w:val="00BA3DB6"/>
    <w:rsid w:val="00BA403B"/>
    <w:rsid w:val="00BA6E89"/>
    <w:rsid w:val="00BA7B17"/>
    <w:rsid w:val="00BB031F"/>
    <w:rsid w:val="00BB0C20"/>
    <w:rsid w:val="00BB12DD"/>
    <w:rsid w:val="00BB15E1"/>
    <w:rsid w:val="00BB2345"/>
    <w:rsid w:val="00BB241A"/>
    <w:rsid w:val="00BB27D2"/>
    <w:rsid w:val="00BB2914"/>
    <w:rsid w:val="00BB2E3B"/>
    <w:rsid w:val="00BB31CF"/>
    <w:rsid w:val="00BB451A"/>
    <w:rsid w:val="00BB4811"/>
    <w:rsid w:val="00BB54E2"/>
    <w:rsid w:val="00BB629A"/>
    <w:rsid w:val="00BB6406"/>
    <w:rsid w:val="00BB66B3"/>
    <w:rsid w:val="00BB6EF3"/>
    <w:rsid w:val="00BB7595"/>
    <w:rsid w:val="00BB7F53"/>
    <w:rsid w:val="00BC0016"/>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6A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68A3"/>
    <w:rsid w:val="00BD6F78"/>
    <w:rsid w:val="00BD7225"/>
    <w:rsid w:val="00BD7AE9"/>
    <w:rsid w:val="00BD7C1D"/>
    <w:rsid w:val="00BD7E1C"/>
    <w:rsid w:val="00BE0523"/>
    <w:rsid w:val="00BE0678"/>
    <w:rsid w:val="00BE196A"/>
    <w:rsid w:val="00BE1AB6"/>
    <w:rsid w:val="00BE1ED0"/>
    <w:rsid w:val="00BE2C31"/>
    <w:rsid w:val="00BE2F24"/>
    <w:rsid w:val="00BE37B3"/>
    <w:rsid w:val="00BE522C"/>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95F"/>
    <w:rsid w:val="00BF3C1D"/>
    <w:rsid w:val="00BF4149"/>
    <w:rsid w:val="00BF4B79"/>
    <w:rsid w:val="00BF50B9"/>
    <w:rsid w:val="00BF52B1"/>
    <w:rsid w:val="00BF5CF0"/>
    <w:rsid w:val="00BF5CFF"/>
    <w:rsid w:val="00BF60F0"/>
    <w:rsid w:val="00BF67F9"/>
    <w:rsid w:val="00BF69A0"/>
    <w:rsid w:val="00BF7129"/>
    <w:rsid w:val="00BF722F"/>
    <w:rsid w:val="00BF7F20"/>
    <w:rsid w:val="00C00245"/>
    <w:rsid w:val="00C00CE9"/>
    <w:rsid w:val="00C01E8B"/>
    <w:rsid w:val="00C020B9"/>
    <w:rsid w:val="00C02321"/>
    <w:rsid w:val="00C03386"/>
    <w:rsid w:val="00C033E5"/>
    <w:rsid w:val="00C0433C"/>
    <w:rsid w:val="00C04902"/>
    <w:rsid w:val="00C04A64"/>
    <w:rsid w:val="00C04FF3"/>
    <w:rsid w:val="00C0509B"/>
    <w:rsid w:val="00C051DF"/>
    <w:rsid w:val="00C05EB8"/>
    <w:rsid w:val="00C06CC8"/>
    <w:rsid w:val="00C06D55"/>
    <w:rsid w:val="00C072B8"/>
    <w:rsid w:val="00C0791B"/>
    <w:rsid w:val="00C101E9"/>
    <w:rsid w:val="00C102CA"/>
    <w:rsid w:val="00C112DF"/>
    <w:rsid w:val="00C12031"/>
    <w:rsid w:val="00C12121"/>
    <w:rsid w:val="00C123BF"/>
    <w:rsid w:val="00C1262A"/>
    <w:rsid w:val="00C12D6C"/>
    <w:rsid w:val="00C133BC"/>
    <w:rsid w:val="00C1376A"/>
    <w:rsid w:val="00C138E4"/>
    <w:rsid w:val="00C13BE0"/>
    <w:rsid w:val="00C13D08"/>
    <w:rsid w:val="00C14DBA"/>
    <w:rsid w:val="00C153F7"/>
    <w:rsid w:val="00C15A20"/>
    <w:rsid w:val="00C15DA4"/>
    <w:rsid w:val="00C15FC5"/>
    <w:rsid w:val="00C1690C"/>
    <w:rsid w:val="00C1795D"/>
    <w:rsid w:val="00C17FDB"/>
    <w:rsid w:val="00C206BC"/>
    <w:rsid w:val="00C20BEB"/>
    <w:rsid w:val="00C21AAE"/>
    <w:rsid w:val="00C21AC4"/>
    <w:rsid w:val="00C21B16"/>
    <w:rsid w:val="00C2229E"/>
    <w:rsid w:val="00C22A87"/>
    <w:rsid w:val="00C22EC8"/>
    <w:rsid w:val="00C22F31"/>
    <w:rsid w:val="00C23390"/>
    <w:rsid w:val="00C23BC3"/>
    <w:rsid w:val="00C243E6"/>
    <w:rsid w:val="00C2455F"/>
    <w:rsid w:val="00C24891"/>
    <w:rsid w:val="00C24D3B"/>
    <w:rsid w:val="00C257B0"/>
    <w:rsid w:val="00C26064"/>
    <w:rsid w:val="00C262D7"/>
    <w:rsid w:val="00C2756B"/>
    <w:rsid w:val="00C27766"/>
    <w:rsid w:val="00C277AB"/>
    <w:rsid w:val="00C30206"/>
    <w:rsid w:val="00C31175"/>
    <w:rsid w:val="00C312E9"/>
    <w:rsid w:val="00C3148B"/>
    <w:rsid w:val="00C316B5"/>
    <w:rsid w:val="00C31ACE"/>
    <w:rsid w:val="00C31B68"/>
    <w:rsid w:val="00C31CE1"/>
    <w:rsid w:val="00C322D4"/>
    <w:rsid w:val="00C329E4"/>
    <w:rsid w:val="00C32A31"/>
    <w:rsid w:val="00C33255"/>
    <w:rsid w:val="00C332D8"/>
    <w:rsid w:val="00C33C98"/>
    <w:rsid w:val="00C33DA8"/>
    <w:rsid w:val="00C3416C"/>
    <w:rsid w:val="00C34488"/>
    <w:rsid w:val="00C344C4"/>
    <w:rsid w:val="00C34633"/>
    <w:rsid w:val="00C3487B"/>
    <w:rsid w:val="00C34F5A"/>
    <w:rsid w:val="00C352FE"/>
    <w:rsid w:val="00C3596B"/>
    <w:rsid w:val="00C36E0E"/>
    <w:rsid w:val="00C36EE5"/>
    <w:rsid w:val="00C36FFC"/>
    <w:rsid w:val="00C379FB"/>
    <w:rsid w:val="00C37A87"/>
    <w:rsid w:val="00C37FAC"/>
    <w:rsid w:val="00C40537"/>
    <w:rsid w:val="00C406F8"/>
    <w:rsid w:val="00C413FD"/>
    <w:rsid w:val="00C41DC5"/>
    <w:rsid w:val="00C42A22"/>
    <w:rsid w:val="00C42EBB"/>
    <w:rsid w:val="00C4348A"/>
    <w:rsid w:val="00C43522"/>
    <w:rsid w:val="00C43A3A"/>
    <w:rsid w:val="00C43E11"/>
    <w:rsid w:val="00C44578"/>
    <w:rsid w:val="00C44EF5"/>
    <w:rsid w:val="00C44F22"/>
    <w:rsid w:val="00C450F3"/>
    <w:rsid w:val="00C45221"/>
    <w:rsid w:val="00C45A74"/>
    <w:rsid w:val="00C50C66"/>
    <w:rsid w:val="00C513CC"/>
    <w:rsid w:val="00C520C3"/>
    <w:rsid w:val="00C52AEC"/>
    <w:rsid w:val="00C52D1B"/>
    <w:rsid w:val="00C52D2E"/>
    <w:rsid w:val="00C53004"/>
    <w:rsid w:val="00C547A2"/>
    <w:rsid w:val="00C54840"/>
    <w:rsid w:val="00C54B8A"/>
    <w:rsid w:val="00C54C68"/>
    <w:rsid w:val="00C558DF"/>
    <w:rsid w:val="00C5686A"/>
    <w:rsid w:val="00C574A0"/>
    <w:rsid w:val="00C5755F"/>
    <w:rsid w:val="00C603C5"/>
    <w:rsid w:val="00C60662"/>
    <w:rsid w:val="00C60A12"/>
    <w:rsid w:val="00C614A4"/>
    <w:rsid w:val="00C61C31"/>
    <w:rsid w:val="00C62EF7"/>
    <w:rsid w:val="00C6300D"/>
    <w:rsid w:val="00C63F36"/>
    <w:rsid w:val="00C6495F"/>
    <w:rsid w:val="00C64B2A"/>
    <w:rsid w:val="00C64C0C"/>
    <w:rsid w:val="00C64D48"/>
    <w:rsid w:val="00C65BBF"/>
    <w:rsid w:val="00C66154"/>
    <w:rsid w:val="00C661E7"/>
    <w:rsid w:val="00C66326"/>
    <w:rsid w:val="00C6655A"/>
    <w:rsid w:val="00C671FF"/>
    <w:rsid w:val="00C67A7E"/>
    <w:rsid w:val="00C701F3"/>
    <w:rsid w:val="00C704D4"/>
    <w:rsid w:val="00C704EE"/>
    <w:rsid w:val="00C7065F"/>
    <w:rsid w:val="00C707B8"/>
    <w:rsid w:val="00C707F6"/>
    <w:rsid w:val="00C70F74"/>
    <w:rsid w:val="00C719ED"/>
    <w:rsid w:val="00C722F8"/>
    <w:rsid w:val="00C725FE"/>
    <w:rsid w:val="00C72B26"/>
    <w:rsid w:val="00C73296"/>
    <w:rsid w:val="00C736F9"/>
    <w:rsid w:val="00C738FD"/>
    <w:rsid w:val="00C739E1"/>
    <w:rsid w:val="00C73FD8"/>
    <w:rsid w:val="00C74429"/>
    <w:rsid w:val="00C762C9"/>
    <w:rsid w:val="00C765F9"/>
    <w:rsid w:val="00C76BB2"/>
    <w:rsid w:val="00C76E08"/>
    <w:rsid w:val="00C76F34"/>
    <w:rsid w:val="00C77782"/>
    <w:rsid w:val="00C779B9"/>
    <w:rsid w:val="00C77EA2"/>
    <w:rsid w:val="00C8032D"/>
    <w:rsid w:val="00C80D51"/>
    <w:rsid w:val="00C81487"/>
    <w:rsid w:val="00C815D1"/>
    <w:rsid w:val="00C81719"/>
    <w:rsid w:val="00C81A9E"/>
    <w:rsid w:val="00C8258A"/>
    <w:rsid w:val="00C826B0"/>
    <w:rsid w:val="00C82767"/>
    <w:rsid w:val="00C82D11"/>
    <w:rsid w:val="00C82D2B"/>
    <w:rsid w:val="00C83C0F"/>
    <w:rsid w:val="00C849AC"/>
    <w:rsid w:val="00C8506B"/>
    <w:rsid w:val="00C855A8"/>
    <w:rsid w:val="00C8675E"/>
    <w:rsid w:val="00C877FF"/>
    <w:rsid w:val="00C904A2"/>
    <w:rsid w:val="00C90547"/>
    <w:rsid w:val="00C907B2"/>
    <w:rsid w:val="00C90842"/>
    <w:rsid w:val="00C90FB8"/>
    <w:rsid w:val="00C91324"/>
    <w:rsid w:val="00C914B0"/>
    <w:rsid w:val="00C91510"/>
    <w:rsid w:val="00C9174A"/>
    <w:rsid w:val="00C917E0"/>
    <w:rsid w:val="00C91B1E"/>
    <w:rsid w:val="00C91E08"/>
    <w:rsid w:val="00C920A3"/>
    <w:rsid w:val="00C92267"/>
    <w:rsid w:val="00C9272A"/>
    <w:rsid w:val="00C92BAE"/>
    <w:rsid w:val="00C949EE"/>
    <w:rsid w:val="00C94D4A"/>
    <w:rsid w:val="00C95A5B"/>
    <w:rsid w:val="00C96553"/>
    <w:rsid w:val="00C968AB"/>
    <w:rsid w:val="00C97C9A"/>
    <w:rsid w:val="00CA05A2"/>
    <w:rsid w:val="00CA1ABA"/>
    <w:rsid w:val="00CA1B07"/>
    <w:rsid w:val="00CA1F5E"/>
    <w:rsid w:val="00CA21B3"/>
    <w:rsid w:val="00CA2626"/>
    <w:rsid w:val="00CA2A01"/>
    <w:rsid w:val="00CA2DED"/>
    <w:rsid w:val="00CA40A4"/>
    <w:rsid w:val="00CA45F4"/>
    <w:rsid w:val="00CA5466"/>
    <w:rsid w:val="00CA5E5F"/>
    <w:rsid w:val="00CA60DC"/>
    <w:rsid w:val="00CA74C5"/>
    <w:rsid w:val="00CA74EE"/>
    <w:rsid w:val="00CA7839"/>
    <w:rsid w:val="00CA7BEB"/>
    <w:rsid w:val="00CA7D8C"/>
    <w:rsid w:val="00CA7F59"/>
    <w:rsid w:val="00CB01D6"/>
    <w:rsid w:val="00CB027B"/>
    <w:rsid w:val="00CB05F2"/>
    <w:rsid w:val="00CB0A78"/>
    <w:rsid w:val="00CB1069"/>
    <w:rsid w:val="00CB1B6B"/>
    <w:rsid w:val="00CB1B7E"/>
    <w:rsid w:val="00CB2EDD"/>
    <w:rsid w:val="00CB36EB"/>
    <w:rsid w:val="00CB3732"/>
    <w:rsid w:val="00CB39E0"/>
    <w:rsid w:val="00CB3D70"/>
    <w:rsid w:val="00CB553C"/>
    <w:rsid w:val="00CB5BF8"/>
    <w:rsid w:val="00CB617C"/>
    <w:rsid w:val="00CB672A"/>
    <w:rsid w:val="00CB7191"/>
    <w:rsid w:val="00CB77AB"/>
    <w:rsid w:val="00CB791F"/>
    <w:rsid w:val="00CB7C4D"/>
    <w:rsid w:val="00CB7E19"/>
    <w:rsid w:val="00CC1DC0"/>
    <w:rsid w:val="00CC1F47"/>
    <w:rsid w:val="00CC2429"/>
    <w:rsid w:val="00CC2825"/>
    <w:rsid w:val="00CC2E7F"/>
    <w:rsid w:val="00CC3027"/>
    <w:rsid w:val="00CC4A2B"/>
    <w:rsid w:val="00CC5317"/>
    <w:rsid w:val="00CC558F"/>
    <w:rsid w:val="00CC5830"/>
    <w:rsid w:val="00CC58BB"/>
    <w:rsid w:val="00CC5EC8"/>
    <w:rsid w:val="00CC6B2C"/>
    <w:rsid w:val="00CC6F56"/>
    <w:rsid w:val="00CC78FE"/>
    <w:rsid w:val="00CC7920"/>
    <w:rsid w:val="00CD095D"/>
    <w:rsid w:val="00CD1340"/>
    <w:rsid w:val="00CD1615"/>
    <w:rsid w:val="00CD222C"/>
    <w:rsid w:val="00CD2400"/>
    <w:rsid w:val="00CD28F8"/>
    <w:rsid w:val="00CD2A0C"/>
    <w:rsid w:val="00CD2A34"/>
    <w:rsid w:val="00CD4295"/>
    <w:rsid w:val="00CD4506"/>
    <w:rsid w:val="00CD4554"/>
    <w:rsid w:val="00CD459D"/>
    <w:rsid w:val="00CD4A06"/>
    <w:rsid w:val="00CD4DC6"/>
    <w:rsid w:val="00CD5EE4"/>
    <w:rsid w:val="00CD5EF3"/>
    <w:rsid w:val="00CD6579"/>
    <w:rsid w:val="00CD6D7D"/>
    <w:rsid w:val="00CD6DAD"/>
    <w:rsid w:val="00CD707A"/>
    <w:rsid w:val="00CE1499"/>
    <w:rsid w:val="00CE25C9"/>
    <w:rsid w:val="00CE2CC3"/>
    <w:rsid w:val="00CE3C1E"/>
    <w:rsid w:val="00CE4234"/>
    <w:rsid w:val="00CE45D6"/>
    <w:rsid w:val="00CE5046"/>
    <w:rsid w:val="00CE534E"/>
    <w:rsid w:val="00CE57F5"/>
    <w:rsid w:val="00CE58EE"/>
    <w:rsid w:val="00CE59D3"/>
    <w:rsid w:val="00CE6185"/>
    <w:rsid w:val="00CE6C31"/>
    <w:rsid w:val="00CE6E3E"/>
    <w:rsid w:val="00CE6EEE"/>
    <w:rsid w:val="00CE6EF7"/>
    <w:rsid w:val="00CE76AF"/>
    <w:rsid w:val="00CE7CF0"/>
    <w:rsid w:val="00CF001C"/>
    <w:rsid w:val="00CF0CDF"/>
    <w:rsid w:val="00CF1030"/>
    <w:rsid w:val="00CF11B1"/>
    <w:rsid w:val="00CF30E6"/>
    <w:rsid w:val="00CF33CB"/>
    <w:rsid w:val="00CF4107"/>
    <w:rsid w:val="00CF4B0B"/>
    <w:rsid w:val="00CF5087"/>
    <w:rsid w:val="00CF5974"/>
    <w:rsid w:val="00CF5FAB"/>
    <w:rsid w:val="00CF5FEC"/>
    <w:rsid w:val="00CF61E0"/>
    <w:rsid w:val="00CF70BB"/>
    <w:rsid w:val="00CF744B"/>
    <w:rsid w:val="00CF796E"/>
    <w:rsid w:val="00CF7F04"/>
    <w:rsid w:val="00D00C60"/>
    <w:rsid w:val="00D012F5"/>
    <w:rsid w:val="00D014AE"/>
    <w:rsid w:val="00D017E5"/>
    <w:rsid w:val="00D01BDB"/>
    <w:rsid w:val="00D01C83"/>
    <w:rsid w:val="00D01E96"/>
    <w:rsid w:val="00D0238F"/>
    <w:rsid w:val="00D02D22"/>
    <w:rsid w:val="00D0303B"/>
    <w:rsid w:val="00D03076"/>
    <w:rsid w:val="00D030CA"/>
    <w:rsid w:val="00D0352F"/>
    <w:rsid w:val="00D03E97"/>
    <w:rsid w:val="00D0449A"/>
    <w:rsid w:val="00D05033"/>
    <w:rsid w:val="00D0615F"/>
    <w:rsid w:val="00D06B0D"/>
    <w:rsid w:val="00D06B61"/>
    <w:rsid w:val="00D06C63"/>
    <w:rsid w:val="00D07480"/>
    <w:rsid w:val="00D07629"/>
    <w:rsid w:val="00D07EF1"/>
    <w:rsid w:val="00D10583"/>
    <w:rsid w:val="00D10CE8"/>
    <w:rsid w:val="00D11828"/>
    <w:rsid w:val="00D11AAA"/>
    <w:rsid w:val="00D133F9"/>
    <w:rsid w:val="00D13AE4"/>
    <w:rsid w:val="00D13FDC"/>
    <w:rsid w:val="00D14C7A"/>
    <w:rsid w:val="00D15367"/>
    <w:rsid w:val="00D15447"/>
    <w:rsid w:val="00D1566A"/>
    <w:rsid w:val="00D15803"/>
    <w:rsid w:val="00D15A1C"/>
    <w:rsid w:val="00D160A8"/>
    <w:rsid w:val="00D16739"/>
    <w:rsid w:val="00D16A66"/>
    <w:rsid w:val="00D17178"/>
    <w:rsid w:val="00D17FD9"/>
    <w:rsid w:val="00D20881"/>
    <w:rsid w:val="00D20B12"/>
    <w:rsid w:val="00D20ED3"/>
    <w:rsid w:val="00D22191"/>
    <w:rsid w:val="00D227BA"/>
    <w:rsid w:val="00D22D5F"/>
    <w:rsid w:val="00D2306F"/>
    <w:rsid w:val="00D233C4"/>
    <w:rsid w:val="00D23DB5"/>
    <w:rsid w:val="00D23FF8"/>
    <w:rsid w:val="00D25063"/>
    <w:rsid w:val="00D26361"/>
    <w:rsid w:val="00D27695"/>
    <w:rsid w:val="00D27E91"/>
    <w:rsid w:val="00D30DCE"/>
    <w:rsid w:val="00D312C1"/>
    <w:rsid w:val="00D32722"/>
    <w:rsid w:val="00D32BC0"/>
    <w:rsid w:val="00D32EC1"/>
    <w:rsid w:val="00D33689"/>
    <w:rsid w:val="00D34710"/>
    <w:rsid w:val="00D34DB6"/>
    <w:rsid w:val="00D35E74"/>
    <w:rsid w:val="00D36048"/>
    <w:rsid w:val="00D36264"/>
    <w:rsid w:val="00D3683E"/>
    <w:rsid w:val="00D36BDD"/>
    <w:rsid w:val="00D370AE"/>
    <w:rsid w:val="00D37569"/>
    <w:rsid w:val="00D37BFB"/>
    <w:rsid w:val="00D40FCE"/>
    <w:rsid w:val="00D410B2"/>
    <w:rsid w:val="00D4143C"/>
    <w:rsid w:val="00D41C4B"/>
    <w:rsid w:val="00D41FE2"/>
    <w:rsid w:val="00D42242"/>
    <w:rsid w:val="00D42728"/>
    <w:rsid w:val="00D428ED"/>
    <w:rsid w:val="00D430EF"/>
    <w:rsid w:val="00D43D46"/>
    <w:rsid w:val="00D44686"/>
    <w:rsid w:val="00D45E69"/>
    <w:rsid w:val="00D45F4B"/>
    <w:rsid w:val="00D45FE2"/>
    <w:rsid w:val="00D462F3"/>
    <w:rsid w:val="00D46333"/>
    <w:rsid w:val="00D468F6"/>
    <w:rsid w:val="00D46A30"/>
    <w:rsid w:val="00D46D06"/>
    <w:rsid w:val="00D46F9A"/>
    <w:rsid w:val="00D47831"/>
    <w:rsid w:val="00D5007D"/>
    <w:rsid w:val="00D501C6"/>
    <w:rsid w:val="00D50443"/>
    <w:rsid w:val="00D50C6A"/>
    <w:rsid w:val="00D51376"/>
    <w:rsid w:val="00D51D8C"/>
    <w:rsid w:val="00D527EA"/>
    <w:rsid w:val="00D52BD7"/>
    <w:rsid w:val="00D5370B"/>
    <w:rsid w:val="00D53997"/>
    <w:rsid w:val="00D54CFD"/>
    <w:rsid w:val="00D56A43"/>
    <w:rsid w:val="00D571A4"/>
    <w:rsid w:val="00D579C4"/>
    <w:rsid w:val="00D60191"/>
    <w:rsid w:val="00D6065F"/>
    <w:rsid w:val="00D60800"/>
    <w:rsid w:val="00D610C7"/>
    <w:rsid w:val="00D6116B"/>
    <w:rsid w:val="00D614CD"/>
    <w:rsid w:val="00D61A47"/>
    <w:rsid w:val="00D62589"/>
    <w:rsid w:val="00D62D3F"/>
    <w:rsid w:val="00D651C7"/>
    <w:rsid w:val="00D6679A"/>
    <w:rsid w:val="00D66EF0"/>
    <w:rsid w:val="00D6716E"/>
    <w:rsid w:val="00D6741E"/>
    <w:rsid w:val="00D675F2"/>
    <w:rsid w:val="00D7003E"/>
    <w:rsid w:val="00D701D9"/>
    <w:rsid w:val="00D7122A"/>
    <w:rsid w:val="00D715BE"/>
    <w:rsid w:val="00D7177A"/>
    <w:rsid w:val="00D72468"/>
    <w:rsid w:val="00D734BB"/>
    <w:rsid w:val="00D73E8E"/>
    <w:rsid w:val="00D74ED5"/>
    <w:rsid w:val="00D74F43"/>
    <w:rsid w:val="00D7524D"/>
    <w:rsid w:val="00D75282"/>
    <w:rsid w:val="00D759D8"/>
    <w:rsid w:val="00D75E81"/>
    <w:rsid w:val="00D7716B"/>
    <w:rsid w:val="00D772A2"/>
    <w:rsid w:val="00D77B8F"/>
    <w:rsid w:val="00D77E29"/>
    <w:rsid w:val="00D80197"/>
    <w:rsid w:val="00D80926"/>
    <w:rsid w:val="00D80EB0"/>
    <w:rsid w:val="00D8143C"/>
    <w:rsid w:val="00D816B6"/>
    <w:rsid w:val="00D81B40"/>
    <w:rsid w:val="00D81D6D"/>
    <w:rsid w:val="00D82060"/>
    <w:rsid w:val="00D831F6"/>
    <w:rsid w:val="00D83466"/>
    <w:rsid w:val="00D83961"/>
    <w:rsid w:val="00D83E81"/>
    <w:rsid w:val="00D84E0E"/>
    <w:rsid w:val="00D859E6"/>
    <w:rsid w:val="00D87C1F"/>
    <w:rsid w:val="00D90BD2"/>
    <w:rsid w:val="00D91425"/>
    <w:rsid w:val="00D91915"/>
    <w:rsid w:val="00D919CF"/>
    <w:rsid w:val="00D91E62"/>
    <w:rsid w:val="00D9227D"/>
    <w:rsid w:val="00D92CAB"/>
    <w:rsid w:val="00D93869"/>
    <w:rsid w:val="00D94AFB"/>
    <w:rsid w:val="00D95B3E"/>
    <w:rsid w:val="00D96403"/>
    <w:rsid w:val="00D96586"/>
    <w:rsid w:val="00D973B1"/>
    <w:rsid w:val="00D97BA7"/>
    <w:rsid w:val="00DA0F54"/>
    <w:rsid w:val="00DA12DB"/>
    <w:rsid w:val="00DA2969"/>
    <w:rsid w:val="00DA29AE"/>
    <w:rsid w:val="00DA317A"/>
    <w:rsid w:val="00DA5885"/>
    <w:rsid w:val="00DA58C1"/>
    <w:rsid w:val="00DA6465"/>
    <w:rsid w:val="00DA7554"/>
    <w:rsid w:val="00DA7AC8"/>
    <w:rsid w:val="00DB02A7"/>
    <w:rsid w:val="00DB23CC"/>
    <w:rsid w:val="00DB25F0"/>
    <w:rsid w:val="00DB26B7"/>
    <w:rsid w:val="00DB290A"/>
    <w:rsid w:val="00DB2942"/>
    <w:rsid w:val="00DB2DA5"/>
    <w:rsid w:val="00DB2FEC"/>
    <w:rsid w:val="00DB394B"/>
    <w:rsid w:val="00DB3AA6"/>
    <w:rsid w:val="00DB3DB6"/>
    <w:rsid w:val="00DB4756"/>
    <w:rsid w:val="00DB6044"/>
    <w:rsid w:val="00DB604A"/>
    <w:rsid w:val="00DB614B"/>
    <w:rsid w:val="00DB6AF2"/>
    <w:rsid w:val="00DB7BC9"/>
    <w:rsid w:val="00DB7F48"/>
    <w:rsid w:val="00DC02D4"/>
    <w:rsid w:val="00DC0498"/>
    <w:rsid w:val="00DC0B01"/>
    <w:rsid w:val="00DC0ED6"/>
    <w:rsid w:val="00DC21E2"/>
    <w:rsid w:val="00DC2EB4"/>
    <w:rsid w:val="00DC2F4B"/>
    <w:rsid w:val="00DC34E9"/>
    <w:rsid w:val="00DC3C8B"/>
    <w:rsid w:val="00DC43F9"/>
    <w:rsid w:val="00DC5144"/>
    <w:rsid w:val="00DC55E8"/>
    <w:rsid w:val="00DC5E1E"/>
    <w:rsid w:val="00DC6B58"/>
    <w:rsid w:val="00DC6B60"/>
    <w:rsid w:val="00DC76D2"/>
    <w:rsid w:val="00DC7778"/>
    <w:rsid w:val="00DC7E61"/>
    <w:rsid w:val="00DD073A"/>
    <w:rsid w:val="00DD0B4E"/>
    <w:rsid w:val="00DD0B74"/>
    <w:rsid w:val="00DD1814"/>
    <w:rsid w:val="00DD1A57"/>
    <w:rsid w:val="00DD26C1"/>
    <w:rsid w:val="00DD270F"/>
    <w:rsid w:val="00DD2DC8"/>
    <w:rsid w:val="00DD2F9D"/>
    <w:rsid w:val="00DD3AC4"/>
    <w:rsid w:val="00DD3F3F"/>
    <w:rsid w:val="00DD4AF1"/>
    <w:rsid w:val="00DD4E78"/>
    <w:rsid w:val="00DD5782"/>
    <w:rsid w:val="00DD5F06"/>
    <w:rsid w:val="00DD610E"/>
    <w:rsid w:val="00DD6541"/>
    <w:rsid w:val="00DD690E"/>
    <w:rsid w:val="00DD6C69"/>
    <w:rsid w:val="00DD6EAF"/>
    <w:rsid w:val="00DD723B"/>
    <w:rsid w:val="00DD76A3"/>
    <w:rsid w:val="00DD7FF3"/>
    <w:rsid w:val="00DE08FA"/>
    <w:rsid w:val="00DE0E3E"/>
    <w:rsid w:val="00DE156D"/>
    <w:rsid w:val="00DE1B1B"/>
    <w:rsid w:val="00DE3187"/>
    <w:rsid w:val="00DE3472"/>
    <w:rsid w:val="00DE373C"/>
    <w:rsid w:val="00DE41D8"/>
    <w:rsid w:val="00DE445E"/>
    <w:rsid w:val="00DE46F0"/>
    <w:rsid w:val="00DE4718"/>
    <w:rsid w:val="00DE4FE0"/>
    <w:rsid w:val="00DE5011"/>
    <w:rsid w:val="00DE6059"/>
    <w:rsid w:val="00DE6473"/>
    <w:rsid w:val="00DE6841"/>
    <w:rsid w:val="00DE696E"/>
    <w:rsid w:val="00DE77B8"/>
    <w:rsid w:val="00DF0069"/>
    <w:rsid w:val="00DF0CF7"/>
    <w:rsid w:val="00DF131B"/>
    <w:rsid w:val="00DF1342"/>
    <w:rsid w:val="00DF1B2D"/>
    <w:rsid w:val="00DF1DE8"/>
    <w:rsid w:val="00DF23F7"/>
    <w:rsid w:val="00DF27AF"/>
    <w:rsid w:val="00DF2B3B"/>
    <w:rsid w:val="00DF30B6"/>
    <w:rsid w:val="00DF39F7"/>
    <w:rsid w:val="00DF45A3"/>
    <w:rsid w:val="00DF4917"/>
    <w:rsid w:val="00DF4980"/>
    <w:rsid w:val="00DF62BE"/>
    <w:rsid w:val="00DF6B6A"/>
    <w:rsid w:val="00DF6D9D"/>
    <w:rsid w:val="00DF7169"/>
    <w:rsid w:val="00DF7CA7"/>
    <w:rsid w:val="00E01208"/>
    <w:rsid w:val="00E013A0"/>
    <w:rsid w:val="00E01BF0"/>
    <w:rsid w:val="00E01F05"/>
    <w:rsid w:val="00E02D0C"/>
    <w:rsid w:val="00E03E4F"/>
    <w:rsid w:val="00E049B4"/>
    <w:rsid w:val="00E04C85"/>
    <w:rsid w:val="00E05179"/>
    <w:rsid w:val="00E05485"/>
    <w:rsid w:val="00E05558"/>
    <w:rsid w:val="00E055E5"/>
    <w:rsid w:val="00E06175"/>
    <w:rsid w:val="00E0628A"/>
    <w:rsid w:val="00E06934"/>
    <w:rsid w:val="00E06F8A"/>
    <w:rsid w:val="00E075CA"/>
    <w:rsid w:val="00E07AAF"/>
    <w:rsid w:val="00E1088D"/>
    <w:rsid w:val="00E10E45"/>
    <w:rsid w:val="00E1171C"/>
    <w:rsid w:val="00E11972"/>
    <w:rsid w:val="00E1223D"/>
    <w:rsid w:val="00E12466"/>
    <w:rsid w:val="00E12A38"/>
    <w:rsid w:val="00E12B39"/>
    <w:rsid w:val="00E13749"/>
    <w:rsid w:val="00E14DCD"/>
    <w:rsid w:val="00E15B6B"/>
    <w:rsid w:val="00E15DE4"/>
    <w:rsid w:val="00E165E7"/>
    <w:rsid w:val="00E16F8D"/>
    <w:rsid w:val="00E17D24"/>
    <w:rsid w:val="00E209AA"/>
    <w:rsid w:val="00E21BC8"/>
    <w:rsid w:val="00E21DEE"/>
    <w:rsid w:val="00E22254"/>
    <w:rsid w:val="00E2229F"/>
    <w:rsid w:val="00E224CC"/>
    <w:rsid w:val="00E23743"/>
    <w:rsid w:val="00E23D1A"/>
    <w:rsid w:val="00E23DB6"/>
    <w:rsid w:val="00E23E66"/>
    <w:rsid w:val="00E2443D"/>
    <w:rsid w:val="00E24834"/>
    <w:rsid w:val="00E248B8"/>
    <w:rsid w:val="00E24CBB"/>
    <w:rsid w:val="00E24CC7"/>
    <w:rsid w:val="00E24D0F"/>
    <w:rsid w:val="00E2566B"/>
    <w:rsid w:val="00E265BD"/>
    <w:rsid w:val="00E2667D"/>
    <w:rsid w:val="00E26A2D"/>
    <w:rsid w:val="00E272CE"/>
    <w:rsid w:val="00E27508"/>
    <w:rsid w:val="00E30C15"/>
    <w:rsid w:val="00E32161"/>
    <w:rsid w:val="00E32258"/>
    <w:rsid w:val="00E32789"/>
    <w:rsid w:val="00E32802"/>
    <w:rsid w:val="00E3286E"/>
    <w:rsid w:val="00E32AD2"/>
    <w:rsid w:val="00E32C50"/>
    <w:rsid w:val="00E32FC7"/>
    <w:rsid w:val="00E333C5"/>
    <w:rsid w:val="00E33D2E"/>
    <w:rsid w:val="00E33D84"/>
    <w:rsid w:val="00E33EFA"/>
    <w:rsid w:val="00E340BA"/>
    <w:rsid w:val="00E34295"/>
    <w:rsid w:val="00E34611"/>
    <w:rsid w:val="00E349C4"/>
    <w:rsid w:val="00E34FBE"/>
    <w:rsid w:val="00E35460"/>
    <w:rsid w:val="00E35BC2"/>
    <w:rsid w:val="00E35D62"/>
    <w:rsid w:val="00E360A8"/>
    <w:rsid w:val="00E36969"/>
    <w:rsid w:val="00E37104"/>
    <w:rsid w:val="00E37346"/>
    <w:rsid w:val="00E37960"/>
    <w:rsid w:val="00E37C5C"/>
    <w:rsid w:val="00E40370"/>
    <w:rsid w:val="00E4091F"/>
    <w:rsid w:val="00E40A36"/>
    <w:rsid w:val="00E40DE9"/>
    <w:rsid w:val="00E41924"/>
    <w:rsid w:val="00E41A81"/>
    <w:rsid w:val="00E41B53"/>
    <w:rsid w:val="00E42317"/>
    <w:rsid w:val="00E4247C"/>
    <w:rsid w:val="00E43179"/>
    <w:rsid w:val="00E433B9"/>
    <w:rsid w:val="00E43B25"/>
    <w:rsid w:val="00E43FB7"/>
    <w:rsid w:val="00E440F3"/>
    <w:rsid w:val="00E449F3"/>
    <w:rsid w:val="00E44B4C"/>
    <w:rsid w:val="00E44EB0"/>
    <w:rsid w:val="00E44F9C"/>
    <w:rsid w:val="00E45338"/>
    <w:rsid w:val="00E454B2"/>
    <w:rsid w:val="00E45535"/>
    <w:rsid w:val="00E45A2D"/>
    <w:rsid w:val="00E45BB9"/>
    <w:rsid w:val="00E45C42"/>
    <w:rsid w:val="00E474C2"/>
    <w:rsid w:val="00E4771A"/>
    <w:rsid w:val="00E4771B"/>
    <w:rsid w:val="00E47C46"/>
    <w:rsid w:val="00E50B02"/>
    <w:rsid w:val="00E51749"/>
    <w:rsid w:val="00E51E81"/>
    <w:rsid w:val="00E521B3"/>
    <w:rsid w:val="00E53077"/>
    <w:rsid w:val="00E532CB"/>
    <w:rsid w:val="00E5385F"/>
    <w:rsid w:val="00E53BDE"/>
    <w:rsid w:val="00E5433E"/>
    <w:rsid w:val="00E54418"/>
    <w:rsid w:val="00E546F6"/>
    <w:rsid w:val="00E553C9"/>
    <w:rsid w:val="00E55A38"/>
    <w:rsid w:val="00E55F41"/>
    <w:rsid w:val="00E568EB"/>
    <w:rsid w:val="00E57E1F"/>
    <w:rsid w:val="00E57FB4"/>
    <w:rsid w:val="00E60C6D"/>
    <w:rsid w:val="00E60F54"/>
    <w:rsid w:val="00E6167B"/>
    <w:rsid w:val="00E618BC"/>
    <w:rsid w:val="00E62CAE"/>
    <w:rsid w:val="00E642C3"/>
    <w:rsid w:val="00E661B0"/>
    <w:rsid w:val="00E6693E"/>
    <w:rsid w:val="00E66A38"/>
    <w:rsid w:val="00E6705B"/>
    <w:rsid w:val="00E670CC"/>
    <w:rsid w:val="00E67ED9"/>
    <w:rsid w:val="00E67FC0"/>
    <w:rsid w:val="00E704B7"/>
    <w:rsid w:val="00E70805"/>
    <w:rsid w:val="00E70D69"/>
    <w:rsid w:val="00E71633"/>
    <w:rsid w:val="00E71667"/>
    <w:rsid w:val="00E717A3"/>
    <w:rsid w:val="00E71C93"/>
    <w:rsid w:val="00E729FB"/>
    <w:rsid w:val="00E72DDB"/>
    <w:rsid w:val="00E72EDA"/>
    <w:rsid w:val="00E73D1C"/>
    <w:rsid w:val="00E74B83"/>
    <w:rsid w:val="00E75DDC"/>
    <w:rsid w:val="00E77048"/>
    <w:rsid w:val="00E7704F"/>
    <w:rsid w:val="00E7726B"/>
    <w:rsid w:val="00E800C1"/>
    <w:rsid w:val="00E803F3"/>
    <w:rsid w:val="00E8088D"/>
    <w:rsid w:val="00E811A2"/>
    <w:rsid w:val="00E815F6"/>
    <w:rsid w:val="00E81C12"/>
    <w:rsid w:val="00E81E79"/>
    <w:rsid w:val="00E81FB1"/>
    <w:rsid w:val="00E82CCD"/>
    <w:rsid w:val="00E83F51"/>
    <w:rsid w:val="00E85AC0"/>
    <w:rsid w:val="00E85FD3"/>
    <w:rsid w:val="00E8625F"/>
    <w:rsid w:val="00E863B3"/>
    <w:rsid w:val="00E86738"/>
    <w:rsid w:val="00E87D66"/>
    <w:rsid w:val="00E87F46"/>
    <w:rsid w:val="00E902E8"/>
    <w:rsid w:val="00E91B1C"/>
    <w:rsid w:val="00E91F0F"/>
    <w:rsid w:val="00E92AC8"/>
    <w:rsid w:val="00E92D66"/>
    <w:rsid w:val="00E9325D"/>
    <w:rsid w:val="00E93CF6"/>
    <w:rsid w:val="00E94BA5"/>
    <w:rsid w:val="00E952C0"/>
    <w:rsid w:val="00E9533C"/>
    <w:rsid w:val="00E95376"/>
    <w:rsid w:val="00E95578"/>
    <w:rsid w:val="00E9557F"/>
    <w:rsid w:val="00E96305"/>
    <w:rsid w:val="00E96528"/>
    <w:rsid w:val="00E96919"/>
    <w:rsid w:val="00E96A04"/>
    <w:rsid w:val="00EA0908"/>
    <w:rsid w:val="00EA26DB"/>
    <w:rsid w:val="00EA292A"/>
    <w:rsid w:val="00EA414F"/>
    <w:rsid w:val="00EA4370"/>
    <w:rsid w:val="00EA4649"/>
    <w:rsid w:val="00EA46E7"/>
    <w:rsid w:val="00EA4782"/>
    <w:rsid w:val="00EA4981"/>
    <w:rsid w:val="00EA4AA6"/>
    <w:rsid w:val="00EA4E52"/>
    <w:rsid w:val="00EA587D"/>
    <w:rsid w:val="00EA635D"/>
    <w:rsid w:val="00EA65CB"/>
    <w:rsid w:val="00EA6E67"/>
    <w:rsid w:val="00EA7C2C"/>
    <w:rsid w:val="00EA7E0D"/>
    <w:rsid w:val="00EB0D79"/>
    <w:rsid w:val="00EB0ED5"/>
    <w:rsid w:val="00EB11B2"/>
    <w:rsid w:val="00EB2579"/>
    <w:rsid w:val="00EB30D9"/>
    <w:rsid w:val="00EB37CB"/>
    <w:rsid w:val="00EB5150"/>
    <w:rsid w:val="00EB523F"/>
    <w:rsid w:val="00EB53FA"/>
    <w:rsid w:val="00EB550B"/>
    <w:rsid w:val="00EB5BED"/>
    <w:rsid w:val="00EB6088"/>
    <w:rsid w:val="00EB62FF"/>
    <w:rsid w:val="00EB6307"/>
    <w:rsid w:val="00EB7A22"/>
    <w:rsid w:val="00EC01E9"/>
    <w:rsid w:val="00EC0A76"/>
    <w:rsid w:val="00EC1C15"/>
    <w:rsid w:val="00EC2F49"/>
    <w:rsid w:val="00EC32A9"/>
    <w:rsid w:val="00EC3984"/>
    <w:rsid w:val="00EC3A16"/>
    <w:rsid w:val="00EC4014"/>
    <w:rsid w:val="00EC43CB"/>
    <w:rsid w:val="00EC4536"/>
    <w:rsid w:val="00EC4B3C"/>
    <w:rsid w:val="00EC50BC"/>
    <w:rsid w:val="00EC5107"/>
    <w:rsid w:val="00EC559E"/>
    <w:rsid w:val="00EC5C9A"/>
    <w:rsid w:val="00EC6239"/>
    <w:rsid w:val="00EC65B5"/>
    <w:rsid w:val="00EC7C15"/>
    <w:rsid w:val="00ED05E3"/>
    <w:rsid w:val="00ED0FD5"/>
    <w:rsid w:val="00ED1C90"/>
    <w:rsid w:val="00ED1E90"/>
    <w:rsid w:val="00ED1FA8"/>
    <w:rsid w:val="00ED3F8A"/>
    <w:rsid w:val="00ED4227"/>
    <w:rsid w:val="00ED47F8"/>
    <w:rsid w:val="00ED4AD0"/>
    <w:rsid w:val="00ED536B"/>
    <w:rsid w:val="00ED5BCF"/>
    <w:rsid w:val="00ED5C60"/>
    <w:rsid w:val="00ED5E8F"/>
    <w:rsid w:val="00ED6110"/>
    <w:rsid w:val="00ED6258"/>
    <w:rsid w:val="00ED774C"/>
    <w:rsid w:val="00EE1227"/>
    <w:rsid w:val="00EE1DA1"/>
    <w:rsid w:val="00EE2476"/>
    <w:rsid w:val="00EE2A7C"/>
    <w:rsid w:val="00EE354C"/>
    <w:rsid w:val="00EE3829"/>
    <w:rsid w:val="00EE3DA3"/>
    <w:rsid w:val="00EE41FC"/>
    <w:rsid w:val="00EE4689"/>
    <w:rsid w:val="00EE49B2"/>
    <w:rsid w:val="00EE4CFF"/>
    <w:rsid w:val="00EE543F"/>
    <w:rsid w:val="00EE5D40"/>
    <w:rsid w:val="00EE60CC"/>
    <w:rsid w:val="00EE6563"/>
    <w:rsid w:val="00EE705D"/>
    <w:rsid w:val="00EE7D06"/>
    <w:rsid w:val="00EE7EAA"/>
    <w:rsid w:val="00EF0A11"/>
    <w:rsid w:val="00EF0ABF"/>
    <w:rsid w:val="00EF1102"/>
    <w:rsid w:val="00EF1534"/>
    <w:rsid w:val="00EF16BF"/>
    <w:rsid w:val="00EF223E"/>
    <w:rsid w:val="00EF22DF"/>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0564"/>
    <w:rsid w:val="00F01048"/>
    <w:rsid w:val="00F015AB"/>
    <w:rsid w:val="00F02369"/>
    <w:rsid w:val="00F0399A"/>
    <w:rsid w:val="00F03F0A"/>
    <w:rsid w:val="00F04D7C"/>
    <w:rsid w:val="00F053EE"/>
    <w:rsid w:val="00F06A2A"/>
    <w:rsid w:val="00F06DB8"/>
    <w:rsid w:val="00F07B23"/>
    <w:rsid w:val="00F10058"/>
    <w:rsid w:val="00F104E7"/>
    <w:rsid w:val="00F10CDE"/>
    <w:rsid w:val="00F10ED4"/>
    <w:rsid w:val="00F11007"/>
    <w:rsid w:val="00F115B2"/>
    <w:rsid w:val="00F12CA3"/>
    <w:rsid w:val="00F12EC6"/>
    <w:rsid w:val="00F1373E"/>
    <w:rsid w:val="00F13A09"/>
    <w:rsid w:val="00F13B46"/>
    <w:rsid w:val="00F14055"/>
    <w:rsid w:val="00F14348"/>
    <w:rsid w:val="00F148F5"/>
    <w:rsid w:val="00F152C2"/>
    <w:rsid w:val="00F15ED9"/>
    <w:rsid w:val="00F174C2"/>
    <w:rsid w:val="00F20116"/>
    <w:rsid w:val="00F21495"/>
    <w:rsid w:val="00F215CB"/>
    <w:rsid w:val="00F21A55"/>
    <w:rsid w:val="00F2402F"/>
    <w:rsid w:val="00F2455C"/>
    <w:rsid w:val="00F24D3D"/>
    <w:rsid w:val="00F264BC"/>
    <w:rsid w:val="00F26955"/>
    <w:rsid w:val="00F27555"/>
    <w:rsid w:val="00F27646"/>
    <w:rsid w:val="00F31434"/>
    <w:rsid w:val="00F31D11"/>
    <w:rsid w:val="00F3255D"/>
    <w:rsid w:val="00F32A04"/>
    <w:rsid w:val="00F33522"/>
    <w:rsid w:val="00F3403A"/>
    <w:rsid w:val="00F34D83"/>
    <w:rsid w:val="00F351A1"/>
    <w:rsid w:val="00F35B08"/>
    <w:rsid w:val="00F36799"/>
    <w:rsid w:val="00F367CF"/>
    <w:rsid w:val="00F36C5D"/>
    <w:rsid w:val="00F36D22"/>
    <w:rsid w:val="00F36D78"/>
    <w:rsid w:val="00F374C7"/>
    <w:rsid w:val="00F40894"/>
    <w:rsid w:val="00F40BFB"/>
    <w:rsid w:val="00F40F17"/>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1FBA"/>
    <w:rsid w:val="00F52026"/>
    <w:rsid w:val="00F52533"/>
    <w:rsid w:val="00F527DF"/>
    <w:rsid w:val="00F534B9"/>
    <w:rsid w:val="00F54141"/>
    <w:rsid w:val="00F5563C"/>
    <w:rsid w:val="00F55A54"/>
    <w:rsid w:val="00F55DCF"/>
    <w:rsid w:val="00F56758"/>
    <w:rsid w:val="00F56F39"/>
    <w:rsid w:val="00F57D50"/>
    <w:rsid w:val="00F57DB7"/>
    <w:rsid w:val="00F605D8"/>
    <w:rsid w:val="00F61111"/>
    <w:rsid w:val="00F61A20"/>
    <w:rsid w:val="00F61BA2"/>
    <w:rsid w:val="00F61CE1"/>
    <w:rsid w:val="00F6383D"/>
    <w:rsid w:val="00F640EE"/>
    <w:rsid w:val="00F645B3"/>
    <w:rsid w:val="00F648BB"/>
    <w:rsid w:val="00F64C71"/>
    <w:rsid w:val="00F65CAF"/>
    <w:rsid w:val="00F66CAC"/>
    <w:rsid w:val="00F66EA6"/>
    <w:rsid w:val="00F675EB"/>
    <w:rsid w:val="00F7000F"/>
    <w:rsid w:val="00F703FB"/>
    <w:rsid w:val="00F70B56"/>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33C"/>
    <w:rsid w:val="00F76785"/>
    <w:rsid w:val="00F77318"/>
    <w:rsid w:val="00F7752F"/>
    <w:rsid w:val="00F80036"/>
    <w:rsid w:val="00F80C8D"/>
    <w:rsid w:val="00F81154"/>
    <w:rsid w:val="00F815E5"/>
    <w:rsid w:val="00F8197D"/>
    <w:rsid w:val="00F81C3B"/>
    <w:rsid w:val="00F82050"/>
    <w:rsid w:val="00F83584"/>
    <w:rsid w:val="00F83A18"/>
    <w:rsid w:val="00F8468F"/>
    <w:rsid w:val="00F84953"/>
    <w:rsid w:val="00F85236"/>
    <w:rsid w:val="00F86533"/>
    <w:rsid w:val="00F86A34"/>
    <w:rsid w:val="00F86B86"/>
    <w:rsid w:val="00F905DC"/>
    <w:rsid w:val="00F90801"/>
    <w:rsid w:val="00F911B2"/>
    <w:rsid w:val="00F9147C"/>
    <w:rsid w:val="00F91A16"/>
    <w:rsid w:val="00F92F37"/>
    <w:rsid w:val="00F9380B"/>
    <w:rsid w:val="00F93D7F"/>
    <w:rsid w:val="00F940C8"/>
    <w:rsid w:val="00F944A4"/>
    <w:rsid w:val="00F94793"/>
    <w:rsid w:val="00F95000"/>
    <w:rsid w:val="00F9643F"/>
    <w:rsid w:val="00F96AA7"/>
    <w:rsid w:val="00F96D71"/>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48DC"/>
    <w:rsid w:val="00FA4CDC"/>
    <w:rsid w:val="00FA56FC"/>
    <w:rsid w:val="00FA64C0"/>
    <w:rsid w:val="00FB0901"/>
    <w:rsid w:val="00FB0966"/>
    <w:rsid w:val="00FB09E2"/>
    <w:rsid w:val="00FB175A"/>
    <w:rsid w:val="00FB1E72"/>
    <w:rsid w:val="00FB4B29"/>
    <w:rsid w:val="00FB513B"/>
    <w:rsid w:val="00FB5C16"/>
    <w:rsid w:val="00FB627D"/>
    <w:rsid w:val="00FB6601"/>
    <w:rsid w:val="00FB6B2B"/>
    <w:rsid w:val="00FB7091"/>
    <w:rsid w:val="00FB7C06"/>
    <w:rsid w:val="00FB7DF3"/>
    <w:rsid w:val="00FB7E7A"/>
    <w:rsid w:val="00FB7ECD"/>
    <w:rsid w:val="00FC04B2"/>
    <w:rsid w:val="00FC069F"/>
    <w:rsid w:val="00FC1DB5"/>
    <w:rsid w:val="00FC3955"/>
    <w:rsid w:val="00FC39DF"/>
    <w:rsid w:val="00FC4649"/>
    <w:rsid w:val="00FC5599"/>
    <w:rsid w:val="00FC5A73"/>
    <w:rsid w:val="00FC5BC5"/>
    <w:rsid w:val="00FC5C4B"/>
    <w:rsid w:val="00FC63E4"/>
    <w:rsid w:val="00FC64A2"/>
    <w:rsid w:val="00FC6B5D"/>
    <w:rsid w:val="00FD06ED"/>
    <w:rsid w:val="00FD0FEC"/>
    <w:rsid w:val="00FD3375"/>
    <w:rsid w:val="00FD3BF5"/>
    <w:rsid w:val="00FD3D99"/>
    <w:rsid w:val="00FD4437"/>
    <w:rsid w:val="00FD476B"/>
    <w:rsid w:val="00FD60A1"/>
    <w:rsid w:val="00FD71CB"/>
    <w:rsid w:val="00FE0172"/>
    <w:rsid w:val="00FE0676"/>
    <w:rsid w:val="00FE0969"/>
    <w:rsid w:val="00FE12E3"/>
    <w:rsid w:val="00FE1EDA"/>
    <w:rsid w:val="00FE24A8"/>
    <w:rsid w:val="00FE2605"/>
    <w:rsid w:val="00FE2DEB"/>
    <w:rsid w:val="00FE3328"/>
    <w:rsid w:val="00FE339E"/>
    <w:rsid w:val="00FE3D0A"/>
    <w:rsid w:val="00FE410F"/>
    <w:rsid w:val="00FE4BC6"/>
    <w:rsid w:val="00FE56FF"/>
    <w:rsid w:val="00FE5C27"/>
    <w:rsid w:val="00FE5DB6"/>
    <w:rsid w:val="00FE5E89"/>
    <w:rsid w:val="00FE5FB4"/>
    <w:rsid w:val="00FE6346"/>
    <w:rsid w:val="00FE658B"/>
    <w:rsid w:val="00FE67FA"/>
    <w:rsid w:val="00FE6B2B"/>
    <w:rsid w:val="00FE71BD"/>
    <w:rsid w:val="00FE7726"/>
    <w:rsid w:val="00FE7FCC"/>
    <w:rsid w:val="00FF023E"/>
    <w:rsid w:val="00FF0897"/>
    <w:rsid w:val="00FF0ACC"/>
    <w:rsid w:val="00FF11A6"/>
    <w:rsid w:val="00FF15A3"/>
    <w:rsid w:val="00FF1A09"/>
    <w:rsid w:val="00FF2265"/>
    <w:rsid w:val="00FF247D"/>
    <w:rsid w:val="00FF38E1"/>
    <w:rsid w:val="00FF3946"/>
    <w:rsid w:val="00FF40A0"/>
    <w:rsid w:val="00FF4B4C"/>
    <w:rsid w:val="00FF55A0"/>
    <w:rsid w:val="00FF55F0"/>
    <w:rsid w:val="00FF5DE6"/>
    <w:rsid w:val="00FF64E5"/>
    <w:rsid w:val="00FF6597"/>
    <w:rsid w:val="00FF7641"/>
    <w:rsid w:val="00FF77A7"/>
    <w:rsid w:val="00FF789E"/>
    <w:rsid w:val="00FF7993"/>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 w:type="paragraph" w:styleId="Kommentarthema">
    <w:name w:val="annotation subject"/>
    <w:basedOn w:val="Kommentartext"/>
    <w:next w:val="Kommentartext"/>
    <w:link w:val="KommentarthemaZchn"/>
    <w:uiPriority w:val="99"/>
    <w:semiHidden/>
    <w:unhideWhenUsed/>
    <w:rsid w:val="00383D88"/>
    <w:rPr>
      <w:b/>
      <w:bCs/>
    </w:rPr>
  </w:style>
  <w:style w:type="character" w:customStyle="1" w:styleId="KommentarthemaZchn">
    <w:name w:val="Kommentarthema Zchn"/>
    <w:basedOn w:val="KommentartextZchn"/>
    <w:link w:val="Kommentarthema"/>
    <w:uiPriority w:val="99"/>
    <w:semiHidden/>
    <w:rsid w:val="00383D88"/>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1630">
      <w:bodyDiv w:val="1"/>
      <w:marLeft w:val="0"/>
      <w:marRight w:val="0"/>
      <w:marTop w:val="0"/>
      <w:marBottom w:val="0"/>
      <w:divBdr>
        <w:top w:val="none" w:sz="0" w:space="0" w:color="auto"/>
        <w:left w:val="none" w:sz="0" w:space="0" w:color="auto"/>
        <w:bottom w:val="none" w:sz="0" w:space="0" w:color="auto"/>
        <w:right w:val="none" w:sz="0" w:space="0" w:color="auto"/>
      </w:divBdr>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1828">
      <w:bodyDiv w:val="1"/>
      <w:marLeft w:val="0"/>
      <w:marRight w:val="0"/>
      <w:marTop w:val="0"/>
      <w:marBottom w:val="0"/>
      <w:divBdr>
        <w:top w:val="none" w:sz="0" w:space="0" w:color="auto"/>
        <w:left w:val="none" w:sz="0" w:space="0" w:color="auto"/>
        <w:bottom w:val="none" w:sz="0" w:space="0" w:color="auto"/>
        <w:right w:val="none" w:sz="0" w:space="0" w:color="auto"/>
      </w:divBdr>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22651521">
      <w:bodyDiv w:val="1"/>
      <w:marLeft w:val="0"/>
      <w:marRight w:val="0"/>
      <w:marTop w:val="0"/>
      <w:marBottom w:val="0"/>
      <w:divBdr>
        <w:top w:val="none" w:sz="0" w:space="0" w:color="auto"/>
        <w:left w:val="none" w:sz="0" w:space="0" w:color="auto"/>
        <w:bottom w:val="none" w:sz="0" w:space="0" w:color="auto"/>
        <w:right w:val="none" w:sz="0" w:space="0" w:color="auto"/>
      </w:divBdr>
      <w:divsChild>
        <w:div w:id="386493394">
          <w:marLeft w:val="0"/>
          <w:marRight w:val="0"/>
          <w:marTop w:val="0"/>
          <w:marBottom w:val="0"/>
          <w:divBdr>
            <w:top w:val="none" w:sz="0" w:space="0" w:color="auto"/>
            <w:left w:val="none" w:sz="0" w:space="0" w:color="auto"/>
            <w:bottom w:val="none" w:sz="0" w:space="0" w:color="auto"/>
            <w:right w:val="none" w:sz="0" w:space="0" w:color="auto"/>
          </w:divBdr>
        </w:div>
      </w:divsChild>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556987">
      <w:bodyDiv w:val="1"/>
      <w:marLeft w:val="0"/>
      <w:marRight w:val="0"/>
      <w:marTop w:val="0"/>
      <w:marBottom w:val="0"/>
      <w:divBdr>
        <w:top w:val="none" w:sz="0" w:space="0" w:color="auto"/>
        <w:left w:val="none" w:sz="0" w:space="0" w:color="auto"/>
        <w:bottom w:val="none" w:sz="0" w:space="0" w:color="auto"/>
        <w:right w:val="none" w:sz="0" w:space="0" w:color="auto"/>
      </w:divBdr>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github.com/milu1992/Elm-Projekt-Used-Cars---main"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2982"/>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54AE3"/>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7658</Words>
  <Characters>174250</Characters>
  <Application>Microsoft Office Word</Application>
  <DocSecurity>0</DocSecurity>
  <Lines>1452</Lines>
  <Paragraphs>4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2931</cp:revision>
  <cp:lastPrinted>2021-09-10T08:14:00Z</cp:lastPrinted>
  <dcterms:created xsi:type="dcterms:W3CDTF">2021-11-26T18:03:00Z</dcterms:created>
  <dcterms:modified xsi:type="dcterms:W3CDTF">2021-12-15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6">
    <vt:lpwstr>False</vt:lpwstr>
  </property>
  <property fmtid="{D5CDD505-2E9C-101B-9397-08002B2CF9AE}" pid="11" name="CitaviDocumentProperty_1">
    <vt:lpwstr>6.10.0.0</vt:lpwstr>
  </property>
  <property fmtid="{D5CDD505-2E9C-101B-9397-08002B2CF9AE}" pid="12" name="CitaviDocumentProperty_8">
    <vt:lpwstr>C:\Users\milul\OneDrive\Dokumente\Wirtschaftsinformatik Halle\2.Semester\Visualisierung\Elm-Projekt-Used-Cars -main\Bericht\Bericht_Visualisierung\Bericht_Visualisierung.ctv6</vt:lpwstr>
  </property>
</Properties>
</file>